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AA4827" w14:textId="417B62DB" w:rsidR="00AD4DE6" w:rsidRPr="006B7D0C" w:rsidRDefault="00AD4DE6" w:rsidP="00F17921">
      <w:pPr>
        <w:spacing w:line="240" w:lineRule="auto"/>
        <w:jc w:val="both"/>
        <w:rPr>
          <w:rFonts w:ascii="Times New Roman" w:hAnsi="Times New Roman" w:cs="Times New Roman"/>
          <w:b/>
          <w:bCs/>
          <w:sz w:val="48"/>
          <w:szCs w:val="48"/>
        </w:rPr>
      </w:pPr>
      <w:r w:rsidRPr="006B7D0C">
        <w:rPr>
          <w:rFonts w:ascii="Times New Roman" w:hAnsi="Times New Roman" w:cs="Times New Roman"/>
          <w:b/>
          <w:bCs/>
          <w:sz w:val="48"/>
          <w:szCs w:val="48"/>
        </w:rPr>
        <w:t>R</w:t>
      </w:r>
      <w:r w:rsidR="006B1082">
        <w:rPr>
          <w:rFonts w:ascii="Times New Roman" w:hAnsi="Times New Roman" w:cs="Times New Roman"/>
          <w:b/>
          <w:bCs/>
          <w:sz w:val="48"/>
          <w:szCs w:val="48"/>
        </w:rPr>
        <w:t>emarkable breakthrough of</w:t>
      </w:r>
      <w:r w:rsidRPr="006B7D0C">
        <w:rPr>
          <w:rFonts w:ascii="Times New Roman" w:hAnsi="Times New Roman" w:cs="Times New Roman"/>
          <w:b/>
          <w:bCs/>
          <w:sz w:val="48"/>
          <w:szCs w:val="48"/>
        </w:rPr>
        <w:t xml:space="preserve"> nanomaterial based electrochemical sensors as screening platforms for chemical contamination in food.</w:t>
      </w:r>
    </w:p>
    <w:p w14:paraId="114F23C9" w14:textId="14288BD9" w:rsidR="00682195" w:rsidRPr="00427B81" w:rsidRDefault="00682195" w:rsidP="006B7D0C">
      <w:pPr>
        <w:spacing w:before="100" w:beforeAutospacing="1" w:after="100" w:afterAutospacing="1" w:line="240" w:lineRule="auto"/>
        <w:jc w:val="center"/>
        <w:outlineLvl w:val="0"/>
        <w:rPr>
          <w:rFonts w:ascii="Times New Roman" w:eastAsia="Times New Roman" w:hAnsi="Times New Roman" w:cs="Times New Roman"/>
          <w:bCs/>
          <w:kern w:val="36"/>
          <w:sz w:val="24"/>
          <w:szCs w:val="24"/>
          <w:lang w:eastAsia="en-IN"/>
        </w:rPr>
      </w:pPr>
      <w:r>
        <w:rPr>
          <w:rFonts w:ascii="Times New Roman" w:eastAsia="Times New Roman" w:hAnsi="Times New Roman" w:cs="Times New Roman"/>
          <w:bCs/>
          <w:kern w:val="36"/>
          <w:sz w:val="24"/>
          <w:szCs w:val="24"/>
          <w:lang w:eastAsia="en-IN"/>
        </w:rPr>
        <w:t>Divyarani K</w:t>
      </w:r>
      <w:r>
        <w:rPr>
          <w:rFonts w:ascii="Times New Roman" w:eastAsia="Times New Roman" w:hAnsi="Times New Roman" w:cs="Times New Roman"/>
          <w:bCs/>
          <w:kern w:val="36"/>
          <w:sz w:val="24"/>
          <w:szCs w:val="24"/>
          <w:vertAlign w:val="superscript"/>
          <w:lang w:eastAsia="en-IN"/>
        </w:rPr>
        <w:t>a</w:t>
      </w:r>
      <w:r>
        <w:rPr>
          <w:rFonts w:ascii="Times New Roman" w:eastAsia="Times New Roman" w:hAnsi="Times New Roman" w:cs="Times New Roman"/>
          <w:bCs/>
          <w:kern w:val="36"/>
          <w:sz w:val="24"/>
          <w:szCs w:val="24"/>
          <w:lang w:eastAsia="en-IN"/>
        </w:rPr>
        <w:t>, Sreenivasa S</w:t>
      </w:r>
      <w:r w:rsidRPr="00682195">
        <w:rPr>
          <w:rFonts w:ascii="Times New Roman" w:eastAsia="Times New Roman" w:hAnsi="Times New Roman" w:cs="Times New Roman"/>
          <w:bCs/>
          <w:kern w:val="36"/>
          <w:sz w:val="24"/>
          <w:szCs w:val="24"/>
          <w:vertAlign w:val="superscript"/>
          <w:lang w:eastAsia="en-IN"/>
        </w:rPr>
        <w:t>a,b</w:t>
      </w:r>
      <w:r>
        <w:rPr>
          <w:rFonts w:ascii="Times New Roman" w:eastAsia="Times New Roman" w:hAnsi="Times New Roman" w:cs="Times New Roman"/>
          <w:bCs/>
          <w:kern w:val="36"/>
          <w:sz w:val="24"/>
          <w:szCs w:val="24"/>
          <w:vertAlign w:val="superscript"/>
          <w:lang w:eastAsia="en-IN"/>
        </w:rPr>
        <w:t>*</w:t>
      </w:r>
      <w:r w:rsidR="00427B81">
        <w:rPr>
          <w:rFonts w:ascii="Times New Roman" w:eastAsia="Times New Roman" w:hAnsi="Times New Roman" w:cs="Times New Roman"/>
          <w:bCs/>
          <w:kern w:val="36"/>
          <w:sz w:val="24"/>
          <w:szCs w:val="24"/>
          <w:lang w:eastAsia="en-IN"/>
        </w:rPr>
        <w:t>, Parashuram L</w:t>
      </w:r>
      <w:r w:rsidR="00427B81" w:rsidRPr="00427B81">
        <w:rPr>
          <w:rFonts w:ascii="Times New Roman" w:eastAsia="Times New Roman" w:hAnsi="Times New Roman" w:cs="Times New Roman"/>
          <w:bCs/>
          <w:kern w:val="36"/>
          <w:sz w:val="24"/>
          <w:szCs w:val="24"/>
          <w:vertAlign w:val="superscript"/>
          <w:lang w:eastAsia="en-IN"/>
        </w:rPr>
        <w:t>c</w:t>
      </w:r>
    </w:p>
    <w:p w14:paraId="642A16EB" w14:textId="3E82D96C" w:rsidR="00682195" w:rsidRDefault="00682195" w:rsidP="00682195">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color w:val="2E2E2E"/>
          <w:sz w:val="20"/>
          <w:szCs w:val="20"/>
          <w:vertAlign w:val="superscript"/>
        </w:rPr>
        <w:t>a</w:t>
      </w:r>
      <w:r>
        <w:rPr>
          <w:rFonts w:ascii="Times New Roman" w:hAnsi="Times New Roman" w:cs="Times New Roman"/>
          <w:sz w:val="20"/>
          <w:szCs w:val="20"/>
        </w:rPr>
        <w:t>Department of Studies and Research in Chemistry, Tumkur University, Tumakuru-572101, India.</w:t>
      </w:r>
    </w:p>
    <w:p w14:paraId="2E444EDF" w14:textId="77777777" w:rsidR="000233CE" w:rsidRDefault="00682195" w:rsidP="00682195">
      <w:pPr>
        <w:autoSpaceDE w:val="0"/>
        <w:autoSpaceDN w:val="0"/>
        <w:adjustRightInd w:val="0"/>
        <w:spacing w:after="0" w:line="240" w:lineRule="auto"/>
        <w:rPr>
          <w:rFonts w:ascii="Times New Roman" w:eastAsia="Times New Roman" w:hAnsi="Times New Roman" w:cs="Times New Roman"/>
          <w:bCs/>
          <w:kern w:val="36"/>
          <w:sz w:val="24"/>
          <w:szCs w:val="24"/>
          <w:lang w:eastAsia="en-IN"/>
        </w:rPr>
      </w:pPr>
      <w:r>
        <w:rPr>
          <w:rFonts w:ascii="Times New Roman" w:hAnsi="Times New Roman" w:cs="Times New Roman"/>
          <w:sz w:val="20"/>
          <w:szCs w:val="20"/>
          <w:vertAlign w:val="superscript"/>
        </w:rPr>
        <w:t>b</w:t>
      </w:r>
      <w:r>
        <w:rPr>
          <w:rFonts w:ascii="Times New Roman" w:hAnsi="Times New Roman" w:cs="Times New Roman"/>
          <w:sz w:val="20"/>
          <w:szCs w:val="20"/>
        </w:rPr>
        <w:t>National Assessment and Accreditation Council, Autonomous Institution Affiliated to UGC, MHRD, GOI, Bangalore-560072, India.</w:t>
      </w:r>
    </w:p>
    <w:p w14:paraId="1386FB50" w14:textId="0FDC3B2C" w:rsidR="00682195" w:rsidRDefault="000233CE" w:rsidP="00682195">
      <w:pPr>
        <w:autoSpaceDE w:val="0"/>
        <w:autoSpaceDN w:val="0"/>
        <w:adjustRightInd w:val="0"/>
        <w:spacing w:after="0" w:line="240" w:lineRule="auto"/>
        <w:rPr>
          <w:rFonts w:ascii="Times New Roman" w:eastAsia="Times New Roman" w:hAnsi="Times New Roman" w:cs="Times New Roman"/>
          <w:bCs/>
          <w:kern w:val="36"/>
          <w:sz w:val="24"/>
          <w:szCs w:val="24"/>
          <w:lang w:eastAsia="en-IN"/>
        </w:rPr>
      </w:pPr>
      <w:r>
        <w:rPr>
          <w:rFonts w:ascii="Times New Roman" w:hAnsi="Times New Roman" w:cs="Times New Roman"/>
          <w:color w:val="2E2E2E"/>
          <w:sz w:val="20"/>
          <w:szCs w:val="20"/>
          <w:vertAlign w:val="superscript"/>
        </w:rPr>
        <w:t>c</w:t>
      </w:r>
      <w:r w:rsidRPr="00294C04">
        <w:rPr>
          <w:rFonts w:ascii="Times New Roman" w:hAnsi="Times New Roman" w:cs="Times New Roman"/>
          <w:color w:val="2E2E2E"/>
          <w:sz w:val="20"/>
          <w:szCs w:val="20"/>
        </w:rPr>
        <w:t>D</w:t>
      </w:r>
      <w:r w:rsidRPr="00294C04">
        <w:rPr>
          <w:rFonts w:ascii="Times New Roman" w:hAnsi="Times New Roman" w:cs="Times New Roman"/>
          <w:sz w:val="20"/>
          <w:szCs w:val="20"/>
        </w:rPr>
        <w:t>epartment of Chemistry, Nitte Meenakshi Institute of Technology, Yelahanka-560064</w:t>
      </w:r>
      <w:r w:rsidR="00682195">
        <w:rPr>
          <w:rFonts w:ascii="Times New Roman" w:eastAsia="Times New Roman" w:hAnsi="Times New Roman" w:cs="Times New Roman"/>
          <w:bCs/>
          <w:kern w:val="36"/>
          <w:sz w:val="24"/>
          <w:szCs w:val="24"/>
          <w:lang w:eastAsia="en-IN"/>
        </w:rPr>
        <w:t xml:space="preserve"> </w:t>
      </w:r>
    </w:p>
    <w:p w14:paraId="7289B342" w14:textId="77777777" w:rsidR="00427B81" w:rsidRPr="00682195" w:rsidRDefault="00427B81" w:rsidP="00682195">
      <w:pPr>
        <w:autoSpaceDE w:val="0"/>
        <w:autoSpaceDN w:val="0"/>
        <w:adjustRightInd w:val="0"/>
        <w:spacing w:after="0" w:line="240" w:lineRule="auto"/>
        <w:rPr>
          <w:rFonts w:ascii="Times New Roman" w:hAnsi="Times New Roman" w:cs="Times New Roman"/>
          <w:sz w:val="20"/>
          <w:szCs w:val="20"/>
        </w:rPr>
      </w:pPr>
    </w:p>
    <w:p w14:paraId="3EFD01E0" w14:textId="77777777" w:rsidR="00B81066" w:rsidRPr="00F17921" w:rsidRDefault="00B81066" w:rsidP="006B7D0C">
      <w:pPr>
        <w:spacing w:after="0" w:line="240" w:lineRule="auto"/>
        <w:jc w:val="center"/>
        <w:rPr>
          <w:rFonts w:ascii="Times New Roman" w:hAnsi="Times New Roman" w:cs="Times New Roman"/>
          <w:b/>
          <w:bCs/>
          <w:sz w:val="20"/>
          <w:szCs w:val="20"/>
        </w:rPr>
      </w:pPr>
      <w:r w:rsidRPr="00F17921">
        <w:rPr>
          <w:rFonts w:ascii="Times New Roman" w:hAnsi="Times New Roman" w:cs="Times New Roman"/>
          <w:b/>
          <w:bCs/>
          <w:sz w:val="20"/>
          <w:szCs w:val="20"/>
        </w:rPr>
        <w:t>Abstract:</w:t>
      </w:r>
    </w:p>
    <w:p w14:paraId="552CC148" w14:textId="00B2939A" w:rsidR="00952F34" w:rsidRDefault="00B46FAA" w:rsidP="000233CE">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Concern over security and safety of fo</w:t>
      </w:r>
      <w:r w:rsidR="00862088">
        <w:rPr>
          <w:rFonts w:ascii="Times New Roman" w:hAnsi="Times New Roman" w:cs="Times New Roman"/>
          <w:sz w:val="20"/>
          <w:szCs w:val="20"/>
        </w:rPr>
        <w:t>o</w:t>
      </w:r>
      <w:r>
        <w:rPr>
          <w:rFonts w:ascii="Times New Roman" w:hAnsi="Times New Roman" w:cs="Times New Roman"/>
          <w:sz w:val="20"/>
          <w:szCs w:val="20"/>
        </w:rPr>
        <w:t>d</w:t>
      </w:r>
      <w:r w:rsidR="00A8107E" w:rsidRPr="00F17921">
        <w:rPr>
          <w:rFonts w:ascii="Times New Roman" w:hAnsi="Times New Roman" w:cs="Times New Roman"/>
          <w:sz w:val="20"/>
          <w:szCs w:val="20"/>
        </w:rPr>
        <w:t xml:space="preserve"> has become a topic of public health concern around </w:t>
      </w:r>
      <w:r>
        <w:rPr>
          <w:rFonts w:ascii="Times New Roman" w:hAnsi="Times New Roman" w:cs="Times New Roman"/>
          <w:sz w:val="20"/>
          <w:szCs w:val="20"/>
        </w:rPr>
        <w:t>the globe. Throughout the perpetual</w:t>
      </w:r>
      <w:r w:rsidR="00A8107E" w:rsidRPr="00F17921">
        <w:rPr>
          <w:rFonts w:ascii="Times New Roman" w:hAnsi="Times New Roman" w:cs="Times New Roman"/>
          <w:sz w:val="20"/>
          <w:szCs w:val="20"/>
        </w:rPr>
        <w:t xml:space="preserve"> food supply chain, food can get contaminated with a number of harmful substances, posing a variety of threats to human health. Each p</w:t>
      </w:r>
      <w:r>
        <w:rPr>
          <w:rFonts w:ascii="Times New Roman" w:hAnsi="Times New Roman" w:cs="Times New Roman"/>
          <w:sz w:val="20"/>
          <w:szCs w:val="20"/>
        </w:rPr>
        <w:t>hase of the food supply chain gets</w:t>
      </w:r>
      <w:r w:rsidR="00A8107E" w:rsidRPr="00F17921">
        <w:rPr>
          <w:rFonts w:ascii="Times New Roman" w:hAnsi="Times New Roman" w:cs="Times New Roman"/>
          <w:sz w:val="20"/>
          <w:szCs w:val="20"/>
        </w:rPr>
        <w:t xml:space="preserve"> impacted by the </w:t>
      </w:r>
      <w:r>
        <w:rPr>
          <w:rFonts w:ascii="Times New Roman" w:hAnsi="Times New Roman" w:cs="Times New Roman"/>
          <w:sz w:val="20"/>
          <w:szCs w:val="20"/>
        </w:rPr>
        <w:t>risks brought on by the omnipresence</w:t>
      </w:r>
      <w:r w:rsidR="00A8107E" w:rsidRPr="00F17921">
        <w:rPr>
          <w:rFonts w:ascii="Times New Roman" w:hAnsi="Times New Roman" w:cs="Times New Roman"/>
          <w:sz w:val="20"/>
          <w:szCs w:val="20"/>
        </w:rPr>
        <w:t xml:space="preserve"> of pesticides, heavy metals, antibiotics, food additives, and other toxic chemicals. As a result, sensitive, sele</w:t>
      </w:r>
      <w:r>
        <w:rPr>
          <w:rFonts w:ascii="Times New Roman" w:hAnsi="Times New Roman" w:cs="Times New Roman"/>
          <w:sz w:val="20"/>
          <w:szCs w:val="20"/>
        </w:rPr>
        <w:t xml:space="preserve">ctive, and realistic </w:t>
      </w:r>
      <w:r w:rsidR="00A8107E" w:rsidRPr="00F17921">
        <w:rPr>
          <w:rFonts w:ascii="Times New Roman" w:hAnsi="Times New Roman" w:cs="Times New Roman"/>
          <w:sz w:val="20"/>
          <w:szCs w:val="20"/>
        </w:rPr>
        <w:t>methods</w:t>
      </w:r>
      <w:r>
        <w:rPr>
          <w:rFonts w:ascii="Times New Roman" w:hAnsi="Times New Roman" w:cs="Times New Roman"/>
          <w:sz w:val="20"/>
          <w:szCs w:val="20"/>
        </w:rPr>
        <w:t xml:space="preserve"> of analysis</w:t>
      </w:r>
      <w:r w:rsidR="00A8107E" w:rsidRPr="00F17921">
        <w:rPr>
          <w:rFonts w:ascii="Times New Roman" w:hAnsi="Times New Roman" w:cs="Times New Roman"/>
          <w:sz w:val="20"/>
          <w:szCs w:val="20"/>
        </w:rPr>
        <w:t xml:space="preserve"> for different food safety concerns are highly valued. To ensure environmental safety, it is crucial to identify any f</w:t>
      </w:r>
      <w:r w:rsidR="00DF4519">
        <w:rPr>
          <w:rFonts w:ascii="Times New Roman" w:hAnsi="Times New Roman" w:cs="Times New Roman"/>
          <w:sz w:val="20"/>
          <w:szCs w:val="20"/>
        </w:rPr>
        <w:t>ood contaminants that are existing</w:t>
      </w:r>
      <w:r w:rsidR="00A8107E" w:rsidRPr="00F17921">
        <w:rPr>
          <w:rFonts w:ascii="Times New Roman" w:hAnsi="Times New Roman" w:cs="Times New Roman"/>
          <w:sz w:val="20"/>
          <w:szCs w:val="20"/>
        </w:rPr>
        <w:t xml:space="preserve"> in ecosystems and eliminate them through detection and degradation. It is of utmost importance to remove these contaminants from </w:t>
      </w:r>
      <w:r w:rsidR="00DF4519">
        <w:rPr>
          <w:rFonts w:ascii="Times New Roman" w:hAnsi="Times New Roman" w:cs="Times New Roman"/>
          <w:sz w:val="20"/>
          <w:szCs w:val="20"/>
        </w:rPr>
        <w:t>sources of food and water which account for the</w:t>
      </w:r>
      <w:r w:rsidR="00A8107E" w:rsidRPr="00F17921">
        <w:rPr>
          <w:rFonts w:ascii="Times New Roman" w:hAnsi="Times New Roman" w:cs="Times New Roman"/>
          <w:sz w:val="20"/>
          <w:szCs w:val="20"/>
        </w:rPr>
        <w:t xml:space="preserve"> potentially harmful consequences, and hence various approaches are attempted to degrade them.</w:t>
      </w:r>
      <w:r w:rsidR="0053527E" w:rsidRPr="00F17921">
        <w:rPr>
          <w:rFonts w:ascii="Times New Roman" w:hAnsi="Times New Roman" w:cs="Times New Roman"/>
          <w:sz w:val="20"/>
          <w:szCs w:val="20"/>
        </w:rPr>
        <w:fldChar w:fldCharType="begin" w:fldLock="1"/>
      </w:r>
      <w:r w:rsidR="009830A4" w:rsidRPr="00F17921">
        <w:rPr>
          <w:rFonts w:ascii="Times New Roman" w:hAnsi="Times New Roman" w:cs="Times New Roman"/>
          <w:sz w:val="20"/>
          <w:szCs w:val="20"/>
        </w:rPr>
        <w:instrText>ADDIN CSL_CITATION {"citationItems":[{"id":"ITEM-1","itemData":{"DOI":"10.1039/c9qi00602h","abstract":"The recent developments made regarding the novel, cost-effective, and environmentally friendly nanocatalysts for the electrochemical sensing of biomolecules, pesticides, nitro compounds and heavy metal ions are discussed in this review article. Herein, the design and development of novel sensitive and cost-effective electrochemical sensors based on various classes of nanocomposites fabricated by different methods for the detection of biomolecules (glucose, dopamine, ascorbic acid and uric acid), heavy metal ions (Pb 2+ , Hg 2+ , Cd 2+ and As 3+ ) and environmental pollutants (hydrazine, nitrobenzene, nitrophenols and pesticides) are reviewed. Furthermore, the recent developments of electrochemical sensors, biosensors and pesticide sensors constructed using different nanocomposite materials having different morphologies for the reactive monitoring of food additives, human health and environmental safety are reviewed and presented. Interestingly, electrochemical techniques have received significant attention due to their remarkable durability; moreover, potential candidates for implementation in the real-time detection of analytes can be found in the recently reported studies. Advanced state-of-the-art nanostructured materials, such as nanorods, nanocubes, nanoneedles, nanoflowers, nanotubes and nanobundles, have the potential for application in electrochemical sensing platforms as they demonstrate high-performance electrochemical sensitivity, selectivity and long-term stability. ","author":[{"dropping-particle":"","family":"Ramachandran","given":"Rasu","non-dropping-particle":"","parse-names":false,"suffix":""},{"dropping-particle":"","family":"Chen","given":"Tse-Wei","non-dropping-particle":"","parse-names":false,"suffix":""},{"dropping-particle":"","family":"Chen","given":"Shen-Ming","non-dropping-particle":"","parse-names":false,"suffix":""},{"dropping-particle":"","family":"Baskar","given":"Thangaraj","non-dropping-particle":"","parse-names":false,"suffix":""},{"dropping-particle":"","family":"Kannan","given":"Ramanjam","non-dropping-particle":"","parse-names":false,"suffix":""},{"dropping-particle":"","family":"Elumalai","given":"Perumal","non-dropping-particle":"","parse-names":false,"suffix":""},{"dropping-particle":"","family":"Raja","given":"Paulsamy","non-dropping-particle":"","parse-names":false,"suffix":""},{"dropping-particle":"","family":"Jeyapragasam","given":"Tharini","non-dropping-particle":"","parse-names":false,"suffix":""},{"dropping-particle":"","family":"Dinakaran","given":"Kannaiyan","non-dropping-particle":"","parse-names":false,"suffix":""},{"dropping-particle":"","family":"Gnana kumar","given":"George peter","non-dropping-particle":"","parse-names":false,"suffix":""}],"container-title":"Inorganic Chemistry Frontiers","id":"ITEM-1","issue":"12","issued":{"date-parts":[["2019"]]},"page":"3418-3439","title":"A review of the advanced developments of electrochemical sensors for the detection of toxic and bioactive molecules","type":"article-journal","volume":"6"},"uris":["http://www.mendeley.com/documents/?uuid=d6416ba5-7218-4a13-9748-5ed31df05198"]},{"id":"ITEM-2","itemData":{"DOI":"10.1016/j.cattod.2018.10.042","ISSN":"09205861","abstract":"The present work deals with preparation of graphene chemically bonded to TiO2 film (G-TiO2), which gives rise to Ti-O-C bond pattern. The structural and morphological properties of the synthesized G-TiO2 nanocomposite were studied by X-ray diffraction (XRD), Raman spectrospcopy, SEM, TEM, EDAX and Atomic force microscopy (AFM) techniques. Observable increase in the activity of chemically bonded G-TiO2 catalyst for photochemical H2 evolution and degradation of Evans blue (EB) after solar light irradiation due to efficient migration photo-induced electrons and electrostatic interaction between G and TiO2 coating. G-TiO2 shows enhanced catalytic activity with the liberation of 3.85 mmol g−1 of H2 through water splitting reaction as compared to 0.76 mmol g−1 of H2 evolution for standard P25. It becomes completely colorless for a period of 60 min of irradiation with solar light and shows respectable catalytic activity even after recycling it five times. The G-TiO2 composite is a non-toxic, stable, economical material that can be applied in photocatalytic applications.","author":[{"dropping-particle":"","family":"Kumar","given":"K. Yogesh","non-dropping-particle":"","parse-names":false,"suffix":""},{"dropping-particle":"","family":"Saini","given":"Himani","non-dropping-particle":"","parse-names":false,"suffix":""},{"dropping-particle":"","family":"Pandiarajan","given":"D.","non-dropping-particle":"","parse-names":false,"suffix":""},{"dropping-particle":"","family":"Prashanth","given":"M. K.","non-dropping-particle":"","parse-names":false,"suffix":""},{"dropping-particle":"","family":"Parashuram","given":"L.","non-dropping-particle":"","parse-names":false,"suffix":""},{"dropping-particle":"","family":"Raghu","given":"M. S.","non-dropping-particle":"","parse-names":false,"suffix":""}],"container-title":"Catalysis Today","id":"ITEM-2","issued":{"date-parts":[["2020","1","15"]]},"page":"170-177","publisher":"Elsevier B.V.","title":"Controllable synthesis of TiO2 chemically bonded graphene for photocatalytic hydrogen evolution and dye degradation","type":"article-journal","volume":"340"},"uris":["http://www.mendeley.com/documents/?uuid=2143d2af-5e3a-32a8-8ab6-d08ce4e61907"]},{"id":"ITEM-3","itemData":{"DOI":"10.1016/J.NANOSO.2021.100667","ISSN":"2352-507X","abstract":"Research in material chemistry is inspiring scholars across the globe in designing multifunctional materials to fight against energy and environmental issues. In this view, the present work defines functionalization of polyaniline (PANI) with boroncarbonitride (BCN) through in-situ polymerization that gives multifunctional hybrid (BCN@PANI) material. The synthesized materials, PANI, BCN and BCN@PANI are subjected to morphological and structural characterization using various techniques. These materials are utilized for the photocatalytic evolution of hydrogen, removal of Malachite green (MG; organic pollutant) synthetic dye and Cr(VI) (inorganic pollutant) from aqueous solution. Enhanced activity of BCN@PANI hybrid has been observed for hydrogen evolution (12.3 mmolg−1) when compared to pure PANI (1.2 mmolg−1) and pristine BCN (6 mmolg−1). The same trend has been observed for the photocatalytic removal of MG, where the complete decolouration was achieved within 90 min under sunlight and degradation efficiency was found to be 94 %. The photocatalytic reduction of Cr(VI) was achieved successfully by BCN@PANI hybrid material and the efficiency was found to be 78 % in a time of 2 h. The plausible mechanism of photocatalysis has been given on the basis of ESR spectroscopic analysis. The BCN@PANI hybrid could serve as a material of choice for the photocatalysis studies as it is having good stability and recyclability.","author":[{"dropping-particle":"","family":"Raghu","given":"M. S.","non-dropping-particle":"","parse-names":false,"suffix":""},{"dropping-particle":"","family":"Parashuram","given":"L.","non-dropping-particle":"","parse-names":false,"suffix":""},{"dropping-particle":"","family":"Prashanth","given":"M. K.","non-dropping-particle":"","parse-names":false,"suffix":""},{"dropping-particle":"","family":"Kumar","given":"K. Yogesh","non-dropping-particle":"","parse-names":false,"suffix":""},{"dropping-particle":"","family":"Kumar","given":"C. B.Pradeep","non-dropping-particle":"","parse-names":false,"suffix":""},{"dropping-particle":"","family":"Alrobei","given":"H.","non-dropping-particle":"","parse-names":false,"suffix":""}],"container-title":"Nano-Structures &amp; Nano-Objects","id":"ITEM-3","issued":{"date-parts":[["2021","2","1"]]},"page":"100667","publisher":"Elsevier","title":"Simple in-situ functionalization of polyaniline with boroncarbonitride as potential multipurpose photocatalyst: Generation of hydrogen, organic and inorganic pollutant detoxification","type":"article-journal","volume":"25"},"uris":["http://www.mendeley.com/documents/?uuid=b13c6565-a06e-39c7-8476-940f8903ff2e"]},{"id":"ITEM-4","itemData":{"DOI":"10.1016/j.mssp.2020.105432","ISSN":"13698001","abstract":"Carbon spheres decorated with cobalt oxide nanoparticles, which can interact with the visible light were prepared by facile microwave assisted green chemical protocol. The combination of cobalt and carbon spheres results in the formation of p-n heterojunction. Also, this combination was effective in the separation of photogenerated electron-hole pairs. The photocatalytic property of the material was evaluated by employing it for the degradation of both anionic dye methyl orange and cationic dye malachite green in water and it is also used for the hydrogen evolution reaction. Different mass ratios such as 2, 4, 6 and 8 wt% of Co-carbon spheres were employed in the degradation process. However, Co-carbon spheres with mass ratio 6% displayed the best photocatalytic performance. The decoloration and mineralization efficiencies were 89.4% ± 2.8 and 88.6% ± 3.2 after 40 min of treatment respectively for methyl orange and malachite green. Scavenger studies further revealed the photo generated holes as the main oxidant and the synergistic effect of cobalt and carbon for excellent photocatalytic efficiency of the material.","author":[{"dropping-particle":"","family":"Akshatha","given":"S.","non-dropping-particle":"","parse-names":false,"suffix":""},{"dropping-particle":"","family":"Sreenivasa","given":"S.","non-dropping-particle":"","parse-names":false,"suffix":""},{"dropping-particle":"","family":"Parashuram","given":"L.","non-dropping-particle":"","parse-names":false,"suffix":""},{"dropping-particle":"","family":"Udaya kumar","given":"V.","non-dropping-particle":"","parse-names":false,"suffix":""},{"dropping-particle":"","family":"Alharthi","given":"Fahad A.","non-dropping-particle":"","parse-names":false,"suffix":""},{"dropping-particle":"","family":"Chakrapani Rao","given":"Tadimety Madhu","non-dropping-particle":"","parse-names":false,"suffix":""},{"dropping-particle":"","family":"kumar","given":"Sandeep","non-dropping-particle":"","parse-names":false,"suffix":""}],"container-title":"Materials Science in Semiconductor Processing","id":"ITEM-4","issue":"January 2020","issued":{"date-parts":[["2021"]]},"page":"105432","publisher":"Elsevier Ltd","title":"Microwave assisted green synthesis of p-type Co3O4@Mesoporous carbon spheres for simultaneous degradation of dyes and photocatalytic hydrogen evolution reaction","type":"article-journal","volume":"121"},"uris":["http://www.mendeley.com/documents/?uuid=81166c87-ff93-48b1-8021-a9003ef7239a"]},{"id":"ITEM-5","itemData":{"DOI":"10.1016/J.JECE.2022.107679","ISSN":"2213-3437","abstract":"Construction of tailor made photocatalyst is the need to achieve high visible light assimilation and charge carrier separation. In this path, combination of catalytic active element (Cu), defect rich metal oxide (ZrO2) and photoactive (NrGO) is an effective strategy. Herein, NrGO wrapped Cu-ZrO2 was prepared by modified Hummers-thermal annealing-hydrothermal approach. The synergism between Cu, Zr and NrGO was studied using transient photocurrent, EIS and TEM images. Consequently, O3/NrGO@Cu-ZrO2-10/Vis synergistic system has achieved superior photocatalytic ozonation-catalytic ozonation than individual photocatalysis and ozonation. Further, the advanced oxidation process was optimized and the catalyst was efficiently used for the reduction of CO2 into useful products. Tolerance of O3/NrGO@Cu-ZrO2-10/Vis system against rhodamine B, hydroquinone, bisphenol A and p-cresol has been investigated. A plausible mechanism was proposed based on ESR studies, BODIPY fluoresence method, band gap and Mott-Schottky data. This research provides an idea of multifunctional catalyst for advanced oxidation of contaminants and CO2 reduction.","author":[{"dropping-particle":"","family":"Lal","given":"Swati","non-dropping-particle":"","parse-names":false,"suffix":""},{"dropping-particle":"","family":"Kumar V","given":"Udaya","non-dropping-particle":"","parse-names":false,"suffix":""},{"dropping-particle":"","family":"Nabgan","given":"Walid","non-dropping-particle":"","parse-names":false,"suffix":""},{"dropping-particle":"","family":"Martis","given":"Praveen","non-dropping-particle":"","parse-names":false,"suffix":""},{"dropping-particle":"","family":"Sreenivasa","given":"S.","non-dropping-particle":"","parse-names":false,"suffix":""},{"dropping-particle":"","family":"Sharma","given":"S. C.","non-dropping-particle":"","parse-names":false,"suffix":""},{"dropping-particle":"","family":"Raghu","given":"M. S.","non-dropping-particle":"","parse-names":false,"suffix":""},{"dropping-particle":"","family":"Alsalme","given":"Ali","non-dropping-particle":"","parse-names":false,"suffix":""},{"dropping-particle":"","family":"Akshatha","given":"S.","non-dropping-particle":"","parse-names":false,"suffix":""},{"dropping-particle":"","family":"Jeon","given":"Byong Hun","non-dropping-particle":"","parse-names":false,"suffix":""},{"dropping-particle":"","family":"Parashuram","given":"L.","non-dropping-particle":"","parse-names":false,"suffix":""}],"container-title":"Journal of Environmental Chemical Engineering","id":"ITEM-5","issue":"3","issued":{"date-parts":[["2022","6","1"]]},"page":"107679","publisher":"Elsevier","title":"NrGO wrapped Cu-ZrO2 as a multifunctional visible-light-sensitive catalyst for advanced oxidation of pollutants and CO2 reduction.","type":"article-journal","volume":"10"},"uris":["http://www.mendeley.com/documents/?uuid=e24635fb-9118-3002-8f7d-9cf5931cc484"]},{"id":"ITEM-6","itemData":{"DOI":"10.1016/J.APT.2021.04.031","ISSN":"0921-8831","abstract":"Precipitation assisted facile hydrothermal method has been developed for anchoring nitrogen-doped reduced graphene oxide (NRGO) with tantalum pentoxide (TO) denoted as TO@NRGO. Synthesized materials were characterized using spectroscopic, optical and microscopic techniques and confirm transforming TO from orthorhombic to hexagonal phase (δ) upon anchoring with NRGO. TO@NRGO, TO and NRGO have been evaluated for photocatalytic hydrogen evolution, degradation of Methylene blue (MB) and Rhodamine B (RhB). The enhanced photocatalytic activity was observed in TO@NRGO nanocomposite compared to TO and NRGO due to decreased bandgap (2.5 eV) and increased surface area (312 m2 g−1). TO@NRGO evolved 19,500 µmol g−1 of hydrogen for 3 h. TO@NRGO showed better degradation efficiency of 94 and 88% at a time of 100 min for MB and RhB, respectively. The parameters involved in photocatalytic dye degradation, like the effect of pH, catalyst dosage, and initial concentration of dyes, have been carefully optimized to achieve maximum performance of the catalyst. The stability and reusability of TO@NRGO are good and managed to degrade dyes effectively even after the 5th run. Thus, TO@NRGO could serve as a choice of material in resolving the issues related to energy and the environment.","author":[{"dropping-particle":"","family":"Yogesh Kumar","given":"K.","non-dropping-particle":"","parse-names":false,"suffix":""},{"dropping-particle":"","family":"Parashuram","given":"L.","non-dropping-particle":"","parse-names":false,"suffix":""},{"dropping-particle":"","family":"Prashanth","given":"M. K.","non-dropping-particle":"","parse-names":false,"suffix":""},{"dropping-particle":"","family":"Pradeep Kumar","given":"C. B.","non-dropping-particle":"","parse-names":false,"suffix":""},{"dropping-particle":"","family":"Alharti","given":"Fahad A.","non-dropping-particle":"","parse-names":false,"suffix":""},{"dropping-particle":"","family":"Krishnaiah","given":"Prakash","non-dropping-particle":"","parse-names":false,"suffix":""},{"dropping-particle":"","family":"Jeon","given":"Byong Hun","non-dropping-particle":"","parse-names":false,"suffix":""},{"dropping-particle":"","family":"Govindasamy","given":"Mani","non-dropping-particle":"","parse-names":false,"suffix":""},{"dropping-particle":"","family":"Raghu","given":"M. S.","non-dropping-particle":"","parse-names":false,"suffix":""}],"container-title":"Advanced Powder Technology","id":"ITEM-6","issue":"7","issued":{"date-parts":[["2021","7","1"]]},"page":"2202-2212","publisher":"Elsevier","title":"N-doped reduced graphene oxide anchored with δTa2O5 for energy and environmental remediation: Efficient light-driven hydrogen evolution and simultaneous degradation of textile dyes","type":"article-journal","volume":"32"},"uris":["http://www.mendeley.com/documents/?uuid=cea3ab8a-b4e4-3131-b3fa-06371dd36100"]},{"id":"ITEM-7","itemData":{"DOI":"10.1007/s42452-020-2686-3","ISBN":"0123456789","ISSN":"25233971","abstract":"Highly ordered nanoscale disc-like cubic gadolinium doped magnesium zirconate (Gd:MgZrO3) was synthesized by facile solvothermal route. The reaction time was found to be crucial in determining the final morphology of disc-like Gd:MgZrO3. After studying the particles from time-dependent experiments, it is observed that, the formation of disc-like particles involved a complex process, in which rod-like or agglomerate particles were favorably formed after the initial thermal treatment. Owing to the chemical instability, they would turn into disc-like particles. After calcination, the generated product possessed good photocatalytic performance for the degradation of Rhodamine B (50 mg l−1) under UV light irradiation in contrast to morphologies of Gd:MgZrO3 and other related state-of-the-art photocatalysts (e.g., TiO2, ZnO, WO3, BiVO4, Fe2O3, and g-C3N4). The catalyst could be used for five cycles, maintaining its efficiency above 94.2%. These capacities made the disc-like Gd:MgZrO3 a potential candidate for polluted water treatment. Also, the underlying photocatalysis mechanism of Gd:MgZrO3 was proposed through radical trapping experiments.","author":[{"dropping-particle":"","family":"Akshatha","given":"S.","non-dropping-particle":"","parse-names":false,"suffix":""},{"dropping-particle":"","family":"Sreenivasa","given":"S.","non-dropping-particle":"","parse-names":false,"suffix":""},{"dropping-particle":"","family":"Parashuram","given":"L.","non-dropping-particle":"","parse-names":false,"suffix":""},{"dropping-particle":"","family":"Udaya Kumar","given":"V.","non-dropping-particle":"","parse-names":false,"suffix":""},{"dropping-particle":"","family":"Chakrapani Rao","given":"Tadimety Madhu","non-dropping-particle":"","parse-names":false,"suffix":""},{"dropping-particle":"","family":"Kumar","given":"Sandeep","non-dropping-particle":"","parse-names":false,"suffix":""},{"dropping-particle":"","family":"Raghu","given":"M. S.","non-dropping-particle":"","parse-names":false,"suffix":""}],"container-title":"SN Applied Sciences","id":"ITEM-7","issue":"5","issued":{"date-parts":[["2020"]]},"page":"1-10","publisher":"Springer International Publishing","title":"Solvothermal synthesis of nanoscale disc-like gadolinium doped magnesium zirconate for highly efficient photocatalytic degradation of rhodamine B in water","type":"article-journal","volume":"2"},"uris":["http://www.mendeley.com/documents/?uuid=e000556b-84bc-4a38-bee6-3925ebb8351a"]}],"mendeley":{"formattedCitation":"[1–7]","plainTextFormattedCitation":"[1–7]","previouslyFormattedCitation":"[1–7]"},"properties":{"noteIndex":0},"schema":"https://github.com/citation-style-language/schema/raw/master/csl-citation.json"}</w:instrText>
      </w:r>
      <w:r w:rsidR="0053527E" w:rsidRPr="00F17921">
        <w:rPr>
          <w:rFonts w:ascii="Times New Roman" w:hAnsi="Times New Roman" w:cs="Times New Roman"/>
          <w:sz w:val="20"/>
          <w:szCs w:val="20"/>
        </w:rPr>
        <w:fldChar w:fldCharType="separate"/>
      </w:r>
      <w:r w:rsidR="0053527E" w:rsidRPr="00F17921">
        <w:rPr>
          <w:rFonts w:ascii="Times New Roman" w:hAnsi="Times New Roman" w:cs="Times New Roman"/>
          <w:noProof/>
          <w:sz w:val="20"/>
          <w:szCs w:val="20"/>
        </w:rPr>
        <w:t>[1–7]</w:t>
      </w:r>
      <w:r w:rsidR="0053527E" w:rsidRPr="00F17921">
        <w:rPr>
          <w:rFonts w:ascii="Times New Roman" w:hAnsi="Times New Roman" w:cs="Times New Roman"/>
          <w:sz w:val="20"/>
          <w:szCs w:val="20"/>
        </w:rPr>
        <w:fldChar w:fldCharType="end"/>
      </w:r>
      <w:r w:rsidR="0053527E" w:rsidRPr="00F17921">
        <w:rPr>
          <w:rFonts w:ascii="Times New Roman" w:hAnsi="Times New Roman" w:cs="Times New Roman"/>
          <w:sz w:val="20"/>
          <w:szCs w:val="20"/>
        </w:rPr>
        <w:t xml:space="preserve"> </w:t>
      </w:r>
      <w:r w:rsidR="000C1F31" w:rsidRPr="00F17921">
        <w:rPr>
          <w:rFonts w:ascii="Times New Roman" w:hAnsi="Times New Roman" w:cs="Times New Roman"/>
          <w:sz w:val="20"/>
          <w:szCs w:val="20"/>
        </w:rPr>
        <w:t>In</w:t>
      </w:r>
      <w:r w:rsidR="00B81066" w:rsidRPr="00F17921">
        <w:rPr>
          <w:rFonts w:ascii="Times New Roman" w:hAnsi="Times New Roman" w:cs="Times New Roman"/>
          <w:sz w:val="20"/>
          <w:szCs w:val="20"/>
        </w:rPr>
        <w:t xml:space="preserve"> this chapter, we discuss t</w:t>
      </w:r>
      <w:r w:rsidR="009345BF">
        <w:rPr>
          <w:rFonts w:ascii="Times New Roman" w:hAnsi="Times New Roman" w:cs="Times New Roman"/>
          <w:sz w:val="20"/>
          <w:szCs w:val="20"/>
        </w:rPr>
        <w:t xml:space="preserve">he recent applications of </w:t>
      </w:r>
      <w:r w:rsidR="009345BF" w:rsidRPr="00F17921">
        <w:rPr>
          <w:rFonts w:ascii="Times New Roman" w:hAnsi="Times New Roman" w:cs="Times New Roman"/>
          <w:sz w:val="20"/>
          <w:szCs w:val="20"/>
        </w:rPr>
        <w:t>nanomaterials</w:t>
      </w:r>
      <w:r w:rsidR="00B81066" w:rsidRPr="00F17921">
        <w:rPr>
          <w:rFonts w:ascii="Times New Roman" w:hAnsi="Times New Roman" w:cs="Times New Roman"/>
          <w:sz w:val="20"/>
          <w:szCs w:val="20"/>
        </w:rPr>
        <w:t xml:space="preserve"> as sens</w:t>
      </w:r>
      <w:r w:rsidR="00DF4519">
        <w:rPr>
          <w:rFonts w:ascii="Times New Roman" w:hAnsi="Times New Roman" w:cs="Times New Roman"/>
          <w:sz w:val="20"/>
          <w:szCs w:val="20"/>
        </w:rPr>
        <w:t>ing materials</w:t>
      </w:r>
      <w:r w:rsidR="00B81066" w:rsidRPr="00F17921">
        <w:rPr>
          <w:rFonts w:ascii="Times New Roman" w:hAnsi="Times New Roman" w:cs="Times New Roman"/>
          <w:sz w:val="20"/>
          <w:szCs w:val="20"/>
        </w:rPr>
        <w:t xml:space="preserve"> for the detection of risk factors in food, such as residues of </w:t>
      </w:r>
      <w:r w:rsidR="00DF4519">
        <w:rPr>
          <w:rFonts w:ascii="Times New Roman" w:hAnsi="Times New Roman" w:cs="Times New Roman"/>
          <w:sz w:val="20"/>
          <w:szCs w:val="20"/>
        </w:rPr>
        <w:t>pesticides</w:t>
      </w:r>
      <w:r w:rsidR="00B81066" w:rsidRPr="00F17921">
        <w:rPr>
          <w:rFonts w:ascii="Times New Roman" w:hAnsi="Times New Roman" w:cs="Times New Roman"/>
          <w:sz w:val="20"/>
          <w:szCs w:val="20"/>
        </w:rPr>
        <w:t>, heavy metals, food additives and other toxic contaminants.</w:t>
      </w:r>
    </w:p>
    <w:p w14:paraId="3C800764" w14:textId="77777777" w:rsidR="000233CE" w:rsidRDefault="000233CE" w:rsidP="000233CE">
      <w:pPr>
        <w:spacing w:after="0" w:line="240" w:lineRule="auto"/>
        <w:jc w:val="both"/>
        <w:rPr>
          <w:rFonts w:ascii="Times New Roman" w:hAnsi="Times New Roman" w:cs="Times New Roman"/>
          <w:sz w:val="20"/>
          <w:szCs w:val="20"/>
        </w:rPr>
      </w:pPr>
    </w:p>
    <w:p w14:paraId="16A84D9D" w14:textId="5810A12C" w:rsidR="000233CE" w:rsidRDefault="000233CE" w:rsidP="000233CE">
      <w:pPr>
        <w:spacing w:after="0" w:line="240" w:lineRule="auto"/>
        <w:jc w:val="both"/>
        <w:rPr>
          <w:rFonts w:ascii="Times New Roman" w:hAnsi="Times New Roman" w:cs="Times New Roman"/>
          <w:sz w:val="20"/>
          <w:szCs w:val="20"/>
        </w:rPr>
      </w:pPr>
      <w:r w:rsidRPr="000233CE">
        <w:rPr>
          <w:rFonts w:ascii="Times New Roman" w:hAnsi="Times New Roman" w:cs="Times New Roman"/>
          <w:b/>
          <w:sz w:val="20"/>
          <w:szCs w:val="20"/>
        </w:rPr>
        <w:t>Keywords</w:t>
      </w:r>
      <w:r>
        <w:rPr>
          <w:rFonts w:ascii="Times New Roman" w:hAnsi="Times New Roman" w:cs="Times New Roman"/>
          <w:sz w:val="20"/>
          <w:szCs w:val="20"/>
        </w:rPr>
        <w:t>-Electrochemical sensing, food safety, heavy metal ions, antibiotics, food additives</w:t>
      </w:r>
    </w:p>
    <w:p w14:paraId="43C69255" w14:textId="0ECDD574" w:rsidR="00952F34" w:rsidRPr="002B1FCC" w:rsidRDefault="00952F34" w:rsidP="00CA202C">
      <w:pPr>
        <w:spacing w:line="240" w:lineRule="auto"/>
        <w:ind w:firstLine="720"/>
        <w:jc w:val="center"/>
        <w:rPr>
          <w:rFonts w:ascii="Times New Roman" w:hAnsi="Times New Roman" w:cs="Times New Roman"/>
          <w:sz w:val="20"/>
          <w:szCs w:val="20"/>
        </w:rPr>
      </w:pPr>
      <w:r>
        <w:rPr>
          <w:noProof/>
        </w:rPr>
        <w:drawing>
          <wp:inline distT="0" distB="0" distL="0" distR="0" wp14:anchorId="0982690F" wp14:editId="3BAD0E9D">
            <wp:extent cx="3212570" cy="2743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
                    <a:srcRect l="50691" t="31612" r="19758" b="23504"/>
                    <a:stretch/>
                  </pic:blipFill>
                  <pic:spPr bwMode="auto">
                    <a:xfrm>
                      <a:off x="0" y="0"/>
                      <a:ext cx="3212570" cy="2743200"/>
                    </a:xfrm>
                    <a:prstGeom prst="rect">
                      <a:avLst/>
                    </a:prstGeom>
                    <a:ln>
                      <a:noFill/>
                    </a:ln>
                    <a:extLst>
                      <a:ext uri="{53640926-AAD7-44D8-BBD7-CCE9431645EC}">
                        <a14:shadowObscured xmlns:a14="http://schemas.microsoft.com/office/drawing/2010/main"/>
                      </a:ext>
                    </a:extLst>
                  </pic:spPr>
                </pic:pic>
              </a:graphicData>
            </a:graphic>
          </wp:inline>
        </w:drawing>
      </w:r>
    </w:p>
    <w:p w14:paraId="2A8A687D" w14:textId="77777777" w:rsidR="00EA1A77" w:rsidRPr="00F17921" w:rsidRDefault="00EA1A77" w:rsidP="006B7D0C">
      <w:pPr>
        <w:pStyle w:val="ListParagraph"/>
        <w:numPr>
          <w:ilvl w:val="0"/>
          <w:numId w:val="4"/>
        </w:numPr>
        <w:spacing w:after="0" w:line="240" w:lineRule="auto"/>
        <w:jc w:val="center"/>
        <w:rPr>
          <w:rFonts w:ascii="Times New Roman" w:hAnsi="Times New Roman" w:cs="Times New Roman"/>
          <w:b/>
          <w:bCs/>
          <w:sz w:val="20"/>
          <w:szCs w:val="20"/>
        </w:rPr>
      </w:pPr>
      <w:r w:rsidRPr="00F17921">
        <w:rPr>
          <w:rFonts w:ascii="Times New Roman" w:hAnsi="Times New Roman" w:cs="Times New Roman"/>
          <w:b/>
          <w:bCs/>
          <w:sz w:val="20"/>
          <w:szCs w:val="20"/>
        </w:rPr>
        <w:t>Introduction:</w:t>
      </w:r>
    </w:p>
    <w:p w14:paraId="0C580B8D" w14:textId="19EF696D" w:rsidR="006B7D0C" w:rsidRDefault="00EA1A77" w:rsidP="006B7D0C">
      <w:pPr>
        <w:spacing w:after="0" w:line="240" w:lineRule="auto"/>
        <w:ind w:firstLine="360"/>
        <w:jc w:val="both"/>
        <w:rPr>
          <w:rFonts w:ascii="Times New Roman" w:hAnsi="Times New Roman" w:cs="Times New Roman"/>
          <w:sz w:val="20"/>
          <w:szCs w:val="20"/>
        </w:rPr>
      </w:pPr>
      <w:r w:rsidRPr="00F17921">
        <w:rPr>
          <w:rFonts w:ascii="Times New Roman" w:hAnsi="Times New Roman" w:cs="Times New Roman"/>
          <w:sz w:val="20"/>
          <w:szCs w:val="20"/>
        </w:rPr>
        <w:t xml:space="preserve">For maintaining healthy life and fostering good health having access to adequate supplies of safe and nourishing food is of </w:t>
      </w:r>
      <w:r w:rsidR="00BE2B4E" w:rsidRPr="00F17921">
        <w:rPr>
          <w:rFonts w:ascii="Times New Roman" w:hAnsi="Times New Roman" w:cs="Times New Roman"/>
          <w:sz w:val="20"/>
          <w:szCs w:val="20"/>
        </w:rPr>
        <w:t>pivotal</w:t>
      </w:r>
      <w:r w:rsidR="00BE2B4E">
        <w:rPr>
          <w:rFonts w:ascii="Times New Roman" w:hAnsi="Times New Roman" w:cs="Times New Roman"/>
          <w:sz w:val="20"/>
          <w:szCs w:val="20"/>
        </w:rPr>
        <w:t xml:space="preserve"> </w:t>
      </w:r>
      <w:r w:rsidR="00BE2B4E" w:rsidRPr="00F17921">
        <w:rPr>
          <w:rFonts w:ascii="Times New Roman" w:hAnsi="Times New Roman" w:cs="Times New Roman"/>
          <w:sz w:val="20"/>
          <w:szCs w:val="20"/>
        </w:rPr>
        <w:t>importance</w:t>
      </w:r>
      <w:r w:rsidRPr="00F17921">
        <w:rPr>
          <w:rFonts w:ascii="Times New Roman" w:hAnsi="Times New Roman" w:cs="Times New Roman"/>
          <w:sz w:val="20"/>
          <w:szCs w:val="20"/>
        </w:rPr>
        <w:t>. The inappropriate and unrestricted usage of pesticides, coloring agents, antibiotics has resulted in food contamination. With the goal of</w:t>
      </w:r>
      <w:r w:rsidR="00BE2B4E">
        <w:rPr>
          <w:rFonts w:ascii="Times New Roman" w:hAnsi="Times New Roman" w:cs="Times New Roman"/>
          <w:sz w:val="20"/>
          <w:szCs w:val="20"/>
        </w:rPr>
        <w:t xml:space="preserve"> guaranteeing the safety of </w:t>
      </w:r>
      <w:r w:rsidRPr="00F17921">
        <w:rPr>
          <w:rFonts w:ascii="Times New Roman" w:hAnsi="Times New Roman" w:cs="Times New Roman"/>
          <w:sz w:val="20"/>
          <w:szCs w:val="20"/>
        </w:rPr>
        <w:t xml:space="preserve"> the environment and </w:t>
      </w:r>
      <w:r w:rsidR="00BE2B4E">
        <w:rPr>
          <w:rFonts w:ascii="Times New Roman" w:hAnsi="Times New Roman" w:cs="Times New Roman"/>
          <w:sz w:val="20"/>
          <w:szCs w:val="20"/>
        </w:rPr>
        <w:t xml:space="preserve">nutrition in </w:t>
      </w:r>
      <w:r w:rsidRPr="00F17921">
        <w:rPr>
          <w:rFonts w:ascii="Times New Roman" w:hAnsi="Times New Roman" w:cs="Times New Roman"/>
          <w:sz w:val="20"/>
          <w:szCs w:val="20"/>
        </w:rPr>
        <w:t>food, on-site detection of these residues in food items is highly valuable. For on-site or in-field detection of these contaminants, conventional detection methods are labor-intensive and ineffective. To avoid the foodborne illness from being transmitted by foo</w:t>
      </w:r>
      <w:r w:rsidR="00BE2B4E">
        <w:rPr>
          <w:rFonts w:ascii="Times New Roman" w:hAnsi="Times New Roman" w:cs="Times New Roman"/>
          <w:sz w:val="20"/>
          <w:szCs w:val="20"/>
        </w:rPr>
        <w:t>d contaminants, the inspection</w:t>
      </w:r>
      <w:r w:rsidRPr="00F17921">
        <w:rPr>
          <w:rFonts w:ascii="Times New Roman" w:hAnsi="Times New Roman" w:cs="Times New Roman"/>
          <w:sz w:val="20"/>
          <w:szCs w:val="20"/>
        </w:rPr>
        <w:t xml:space="preserve"> of f</w:t>
      </w:r>
      <w:r w:rsidR="00BE2B4E">
        <w:rPr>
          <w:rFonts w:ascii="Times New Roman" w:hAnsi="Times New Roman" w:cs="Times New Roman"/>
          <w:sz w:val="20"/>
          <w:szCs w:val="20"/>
        </w:rPr>
        <w:t xml:space="preserve">ood is crucial. The augmentation </w:t>
      </w:r>
      <w:r w:rsidRPr="00F17921">
        <w:rPr>
          <w:rFonts w:ascii="Times New Roman" w:hAnsi="Times New Roman" w:cs="Times New Roman"/>
          <w:sz w:val="20"/>
          <w:szCs w:val="20"/>
        </w:rPr>
        <w:t>of accurate, simple tests that can ef</w:t>
      </w:r>
      <w:r w:rsidR="00BE2B4E">
        <w:rPr>
          <w:rFonts w:ascii="Times New Roman" w:hAnsi="Times New Roman" w:cs="Times New Roman"/>
          <w:sz w:val="20"/>
          <w:szCs w:val="20"/>
        </w:rPr>
        <w:t>ficiently determine the association</w:t>
      </w:r>
      <w:r w:rsidRPr="00F17921">
        <w:rPr>
          <w:rFonts w:ascii="Times New Roman" w:hAnsi="Times New Roman" w:cs="Times New Roman"/>
          <w:sz w:val="20"/>
          <w:szCs w:val="20"/>
        </w:rPr>
        <w:t xml:space="preserve"> of any hazardous pollutants </w:t>
      </w:r>
      <w:r w:rsidRPr="00F17921">
        <w:rPr>
          <w:rFonts w:ascii="Times New Roman" w:hAnsi="Times New Roman" w:cs="Times New Roman"/>
          <w:sz w:val="20"/>
          <w:szCs w:val="20"/>
        </w:rPr>
        <w:lastRenderedPageBreak/>
        <w:t xml:space="preserve">in food is crucial for managing and resolving the issues associated with foodborne diseases. This will make it possible for the implementation of the remedial steps. The presence of food allergens, growth promoters, veterinary drugs, food adulterants has affected the food quality from the stage of harvesting to the </w:t>
      </w:r>
      <w:r w:rsidR="00705DBD">
        <w:rPr>
          <w:rFonts w:ascii="Times New Roman" w:hAnsi="Times New Roman" w:cs="Times New Roman"/>
          <w:sz w:val="20"/>
          <w:szCs w:val="20"/>
        </w:rPr>
        <w:t xml:space="preserve">storage. Profiteers, contrarily, </w:t>
      </w:r>
      <w:r w:rsidRPr="00F17921">
        <w:rPr>
          <w:rFonts w:ascii="Times New Roman" w:hAnsi="Times New Roman" w:cs="Times New Roman"/>
          <w:sz w:val="20"/>
          <w:szCs w:val="20"/>
        </w:rPr>
        <w:t>seek out</w:t>
      </w:r>
      <w:r w:rsidR="00705DBD">
        <w:rPr>
          <w:rFonts w:ascii="Times New Roman" w:hAnsi="Times New Roman" w:cs="Times New Roman"/>
          <w:sz w:val="20"/>
          <w:szCs w:val="20"/>
        </w:rPr>
        <w:t xml:space="preserve"> new</w:t>
      </w:r>
      <w:r w:rsidRPr="00F17921">
        <w:rPr>
          <w:rFonts w:ascii="Times New Roman" w:hAnsi="Times New Roman" w:cs="Times New Roman"/>
          <w:sz w:val="20"/>
          <w:szCs w:val="20"/>
        </w:rPr>
        <w:t xml:space="preserve"> ways to jeopardize the wellbeing of society in an effort to increase their profits by artificially lowering manufacturing costs.</w:t>
      </w:r>
    </w:p>
    <w:p w14:paraId="0AC84E8C" w14:textId="56E4CD64" w:rsidR="003B5674" w:rsidRPr="00F17921" w:rsidRDefault="00EA1A77" w:rsidP="006B7D0C">
      <w:pPr>
        <w:spacing w:line="240" w:lineRule="auto"/>
        <w:ind w:firstLine="360"/>
        <w:jc w:val="both"/>
        <w:rPr>
          <w:rFonts w:ascii="Times New Roman" w:hAnsi="Times New Roman" w:cs="Times New Roman"/>
          <w:sz w:val="20"/>
          <w:szCs w:val="20"/>
        </w:rPr>
      </w:pPr>
      <w:r w:rsidRPr="00F17921">
        <w:rPr>
          <w:rFonts w:ascii="Times New Roman" w:hAnsi="Times New Roman" w:cs="Times New Roman"/>
          <w:sz w:val="20"/>
          <w:szCs w:val="20"/>
        </w:rPr>
        <w:t>Nanostructured sensors have been cons</w:t>
      </w:r>
      <w:r w:rsidR="001D0DB2">
        <w:rPr>
          <w:rFonts w:ascii="Times New Roman" w:hAnsi="Times New Roman" w:cs="Times New Roman"/>
          <w:sz w:val="20"/>
          <w:szCs w:val="20"/>
        </w:rPr>
        <w:t>idered as competent materials eventually in</w:t>
      </w:r>
      <w:r w:rsidRPr="00F17921">
        <w:rPr>
          <w:rFonts w:ascii="Times New Roman" w:hAnsi="Times New Roman" w:cs="Times New Roman"/>
          <w:sz w:val="20"/>
          <w:szCs w:val="20"/>
        </w:rPr>
        <w:t xml:space="preserve"> the past ten years </w:t>
      </w:r>
      <w:r w:rsidR="001D0DB2">
        <w:rPr>
          <w:rFonts w:ascii="Times New Roman" w:hAnsi="Times New Roman" w:cs="Times New Roman"/>
          <w:sz w:val="20"/>
          <w:szCs w:val="20"/>
        </w:rPr>
        <w:t xml:space="preserve">with </w:t>
      </w:r>
      <w:r w:rsidR="001D0DB2" w:rsidRPr="00F17921">
        <w:rPr>
          <w:rFonts w:ascii="Times New Roman" w:hAnsi="Times New Roman" w:cs="Times New Roman"/>
          <w:sz w:val="20"/>
          <w:szCs w:val="20"/>
        </w:rPr>
        <w:t>increased</w:t>
      </w:r>
      <w:r w:rsidRPr="00F17921">
        <w:rPr>
          <w:rFonts w:ascii="Times New Roman" w:hAnsi="Times New Roman" w:cs="Times New Roman"/>
          <w:sz w:val="20"/>
          <w:szCs w:val="20"/>
        </w:rPr>
        <w:t xml:space="preserve"> sensitivity and response times, and they have encountered a sig</w:t>
      </w:r>
      <w:r w:rsidR="001D0DB2">
        <w:rPr>
          <w:rFonts w:ascii="Times New Roman" w:hAnsi="Times New Roman" w:cs="Times New Roman"/>
          <w:sz w:val="20"/>
          <w:szCs w:val="20"/>
        </w:rPr>
        <w:t xml:space="preserve">nificant impact in the </w:t>
      </w:r>
      <w:r w:rsidRPr="00F17921">
        <w:rPr>
          <w:rFonts w:ascii="Times New Roman" w:hAnsi="Times New Roman" w:cs="Times New Roman"/>
          <w:sz w:val="20"/>
          <w:szCs w:val="20"/>
        </w:rPr>
        <w:t>electrochemical detection</w:t>
      </w:r>
      <w:r w:rsidR="001D0DB2">
        <w:rPr>
          <w:rFonts w:ascii="Times New Roman" w:hAnsi="Times New Roman" w:cs="Times New Roman"/>
          <w:sz w:val="20"/>
          <w:szCs w:val="20"/>
        </w:rPr>
        <w:t xml:space="preserve"> discipline</w:t>
      </w:r>
      <w:r w:rsidRPr="00F17921">
        <w:rPr>
          <w:rFonts w:ascii="Times New Roman" w:hAnsi="Times New Roman" w:cs="Times New Roman"/>
          <w:sz w:val="20"/>
          <w:szCs w:val="20"/>
        </w:rPr>
        <w:t xml:space="preserve">. Beyond the simple and inexpensive fabrication of these </w:t>
      </w:r>
      <w:r w:rsidR="00292E01" w:rsidRPr="00F17921">
        <w:rPr>
          <w:rFonts w:ascii="Times New Roman" w:hAnsi="Times New Roman" w:cs="Times New Roman"/>
          <w:sz w:val="20"/>
          <w:szCs w:val="20"/>
        </w:rPr>
        <w:t>nanosensors</w:t>
      </w:r>
      <w:r w:rsidRPr="00F17921">
        <w:rPr>
          <w:rFonts w:ascii="Times New Roman" w:hAnsi="Times New Roman" w:cs="Times New Roman"/>
          <w:sz w:val="20"/>
          <w:szCs w:val="20"/>
        </w:rPr>
        <w:t xml:space="preserve">, their popularity is unquestionably attributed to their numerous distinctive properties, which are used in endless applications. </w:t>
      </w:r>
      <w:r w:rsidR="003366A9" w:rsidRPr="00F17921">
        <w:rPr>
          <w:rFonts w:ascii="Times New Roman" w:hAnsi="Times New Roman" w:cs="Times New Roman"/>
          <w:sz w:val="20"/>
          <w:szCs w:val="20"/>
        </w:rPr>
        <w:t>Due to their sensitive response, and straightforward operation, electrochemical sensing has recently attracted a lot of attention and holds a dominant position in various sectors like environmental monitoring, clinical diagnosis, agricultural analysis and pharmaceutical fields.</w:t>
      </w:r>
      <w:r w:rsidR="009830A4" w:rsidRPr="00F17921">
        <w:rPr>
          <w:rFonts w:ascii="Times New Roman" w:hAnsi="Times New Roman" w:cs="Times New Roman"/>
          <w:sz w:val="20"/>
          <w:szCs w:val="20"/>
        </w:rPr>
        <w:t xml:space="preserve"> </w:t>
      </w:r>
      <w:r w:rsidR="00731C98" w:rsidRPr="00F17921">
        <w:rPr>
          <w:rFonts w:ascii="Times New Roman" w:hAnsi="Times New Roman" w:cs="Times New Roman"/>
          <w:sz w:val="20"/>
          <w:szCs w:val="20"/>
        </w:rPr>
        <w:fldChar w:fldCharType="begin" w:fldLock="1"/>
      </w:r>
      <w:r w:rsidR="005F7F98" w:rsidRPr="00F17921">
        <w:rPr>
          <w:rFonts w:ascii="Times New Roman" w:hAnsi="Times New Roman" w:cs="Times New Roman"/>
          <w:sz w:val="20"/>
          <w:szCs w:val="20"/>
        </w:rPr>
        <w:instrText>ADDIN CSL_CITATION {"citationItems":[{"id":"ITEM-1","itemData":{"DOI":"10.1007/s00604-021-04950-7","ISSN":"14365073","PMID":"34435234","abstract":"Detection of anticancer drug (doxorubicin) using an electrochemical sensor is developed based on a transition metal vanadate’s related carbon composite material. With an environmentally friendly process, we have synthesized a metal oxide composite of iron vanadate nanoparticle assembled with sulfur-doped carbon nanofiber (FeV/SCNF). The FeV/SCNF composite was characterized using XRD, TEM, FESEM with elemental mapping, XPS and EDS. In contrast to other electrodes reported in the literature, a much-improved electrochemical efficiency is shown by FeV/SCNF composite modified electrodes. Amperometric technique has been employed at 0.25 V (vs. Ag/AgCl) for the sensitive detection of DOX within a wide range of 20 nM–542.5 μM and it possesses enhanced selectivity in presence of common interferents. The modified electrochemical sensors show high sensitivity of 46.041 μA μM−1 cm−2. The newly developed sensor could be used for the determination of doxorubicin in both blood serum and drug formulations with acceptable results, suggesting its feasibility for real-time applications. Graphical abstract: [Figure not available: see fulltext.].","author":[{"dropping-particle":"","family":"Rajaji","given":"Umamaheswari","non-dropping-particle":"","parse-names":false,"suffix":""},{"dropping-particle":"","family":"Yogesh Kumar","given":"K.","non-dropping-particle":"","parse-names":false,"suffix":""},{"dropping-particle":"","family":"Chen","given":"Shen Ming","non-dropping-particle":"","parse-names":false,"suffix":""},{"dropping-particle":"","family":"Raghu","given":"M. S.","non-dropping-particle":"","parse-names":false,"suffix":""},{"dropping-particle":"","family":"Parashuram","given":"L.","non-dropping-particle":"","parse-names":false,"suffix":""},{"dropping-particle":"","family":"Alzahrani","given":"Fatimah Mohammed","non-dropping-particle":"","parse-names":false,"suffix":""},{"dropping-particle":"","family":"Alsaiari","given":"Norah Salem","non-dropping-particle":"","parse-names":false,"suffix":""},{"dropping-particle":"","family":"Ouladsmane","given":"Mohamed","non-dropping-particle":"","parse-names":false,"suffix":""}],"container-title":"Microchimica Acta","id":"ITEM-1","issue":"9","issued":{"date-parts":[["2021"]]},"publisher":"Microchimica Acta","title":"Deep eutectic solvent synthesis of iron vanadate-decorated sulfur-doped carbon nanofiber nanocomposite: electrochemical sensing tool for doxorubicin","type":"article-journal","volume":"188"},"uris":["http://www.mendeley.com/documents/?uuid=5b877a21-70c6-470f-b208-466b66379b75"]},{"id":"ITEM-2","itemData":{"DOI":"10.1016/j.mset.2019.10.009","ISSN":"25892991","abstract":"A new enzyme-electrode is developed for the determination of ethanol by immobilizing carboxylated graphene (CG) and alcohol oxidase (AOX) on poly diallyldimethylammonium chloride (PDDA) modified graphite electrode (Gr). The biosensor showed high sensitivity and rapid detection of ethanol in the concentration range 250 μM to 1500 μM. Addition of ethanol reduced the reduction current of oxygen, which is due to the consumption of molecular oxygen for the oxidation of ethanol. The effect of temperature and pH on the performance of the biosensor has been studied. The excellent performance of the biosensor is attributed to large surface to volume ratio and high conductivity of graphene. This promotes direct electron transfer between redox enzymes and electrode surface. Low operating potential and specificity of the enzyme will restrict the interference of ascorbic acid, acetaminophen, and glucose. The biosensor was characterized by field emission scanning electron microscopy (FESEM) and cyclic voltammetry (CV) using Fe2+/Fe3+ as an electrochemical probe.","author":[{"dropping-particle":"","family":"Prasanna Kumar","given":"S.","non-dropping-particle":"","parse-names":false,"suffix":""},{"dropping-particle":"","family":"Parashuram","given":"L.","non-dropping-particle":"","parse-names":false,"suffix":""},{"dropping-particle":"","family":"Suhas","given":"D. P.","non-dropping-particle":"","parse-names":false,"suffix":""},{"dropping-particle":"","family":"Krishnaiah","given":"Prakash","non-dropping-particle":"","parse-names":false,"suffix":""}],"container-title":"Materials Science for Energy Technologies","id":"ITEM-2","issued":{"date-parts":[["2020"]]},"page":"159-166","publisher":"KeAi Communications Co., Ltd","title":"Carboxylated graphene-alcohol oxidase thin films modified graphite electrode as an electrochemical sensor for electro-catalytic detection of ethanol","type":"article-journal","volume":"3"},"uris":["http://www.mendeley.com/documents/?uuid=d1218978-4a49-408d-b575-adf2d03d4739"]},{"id":"ITEM-3","itemData":{"DOI":"10.1016/j.foodchem.2019.125178","ISSN":"18737072","PMID":"31326677","abstract":"In this work, a sensitive and stable ZrO2-Cu(I) nanosphere mesoporous material modified non-enzymatic glucose sensor has been developed through simple, low cost chemistry. ZrO2-Cu(I) material was obtained by controlled co-precipitation method under ultra dilution conditions. Cyclic voltammetric tests were performed in order to evaluate the electrocatalytic activity ZrO2-Cu(I) modified electrode. The modified electrode showed high sensitivity, wide linear range and very low detection limit of 0.25 mM, this indicates that the modified sensor is competent with that reported earlier. Spherical morphology of the active material, alkaline environment and presence of +1 copper have significantly enhanced the electro-catalytic oxidation of glucose on carbon paste platform. Also, the fabricated electrode showed excellent anti-interference nature. Electro-catalytic oxidation of glucose was demonstrated in real raw unpurified orange juice, this shows the selective electrocatalytic activity of the ZrO2-Cu(I) nanosphere material towards glucose even in the presence of interferrants.","author":[{"dropping-particle":"","family":"Parashuram","given":"L.","non-dropping-particle":"","parse-names":false,"suffix":""},{"dropping-particle":"","family":"Sreenivasa","given":"S.","non-dropping-particle":"","parse-names":false,"suffix":""},{"dropping-particle":"","family":"Akshatha","given":"S.","non-dropping-particle":"","parse-names":false,"suffix":""},{"dropping-particle":"","family":"Udayakumar","given":"V.","non-dropping-particle":"","parse-names":false,"suffix":""},{"dropping-particle":"","family":"Sandeep kumar","given":"S.","non-dropping-particle":"","parse-names":false,"suffix":""}],"container-title":"Food Chemistry","id":"ITEM-3","issue":"June","issued":{"date-parts":[["2019"]]},"page":"125178","publisher":"Elsevier","title":"A non-enzymatic electrochemical sensor based on ZrO2: Cu(I) nanosphere modified carbon paste electrode for electro-catalytic oxidative detection of glucose in raw Citrus aurantium var. sinensis","type":"article-journal","volume":"300"},"uris":["http://www.mendeley.com/documents/?uuid=b577e545-9d40-4e2c-b825-f7db2503f0ac"]},{"id":"ITEM-4","itemData":{"DOI":"10.1016/J.CHEMOSPHERE.2023.138235","ISSN":"0045-6535","PMID":"36841457","abstract":"Because of the excessive use of fossil fuels, CO2 emissions into the environment are increasing. An efficient method of converting CO2 to useful carbonaceous products in the presence of light is one way to address the issues associated with energy and environmental remediation. In2S3/WS2 heterostructure has been fabricated using the efficient hydrothermal method. The results of structural, morphological, optical, and photo/electrochemical characterization confirm the formation of a hierarchical, layered heterostructure of type-II. Enhanced photocatalytic activity is observed in InS/WS heterostructure compared to pristine In2S3 and WS2. InS/WS heterostructure exhibit higher photocatalytic activity than pure In2S3 and WS2. For 12 h, photocatalytic CO2 reduction produces 213.4 and 188.6 μmol of CO and CH4, respectively. Furthermore, the photocatalytic ability of the synthesized materials to degrade different parabens (Methyl: MPB, Ethyl: EPB, and Benzyl: BPB) under visible radiation was evaluated. Under optimized conditions, the InS/WS heterostructure degraded 88.6, 90.4, and 95.8% of EPB, BPB, and MPB, respectively, in 90 min. The mechanism of photocatalysis was discussed in detail. MCF-7 cell viability was assessed and found to exhibit low mortality in InS/WS treated MPB aqueous solution. InS/WS heterostructure could improve the fabrication of more sulphide-based layered materials to combat environmental pollution.","author":[{"dropping-particle":"","family":"Alhamzani","given":"Abdulrahman G.","non-dropping-particle":"","parse-names":false,"suffix":""},{"dropping-particle":"","family":"Yousef","given":"Tarek A.","non-dropping-particle":"","parse-names":false,"suffix":""},{"dropping-particle":"","family":"Abou-Krisha","given":"Mortaga M.","non-dropping-particle":"","parse-names":false,"suffix":""},{"dropping-particle":"","family":"Kumar","given":"K. Yogesh","non-dropping-particle":"","parse-names":false,"suffix":""},{"dropping-particle":"","family":"Prashanth","given":"M. K.","non-dropping-particle":"","parse-names":false,"suffix":""},{"dropping-particle":"","family":"Parashuram","given":"L.","non-dropping-particle":"","parse-names":false,"suffix":""},{"dropping-particle":"","family":"Hun Jeon","given":"Byong","non-dropping-particle":"","parse-names":false,"suffix":""},{"dropping-particle":"","family":"Raghu","given":"M. S.","non-dropping-particle":"","parse-names":false,"suffix":""}],"container-title":"Chemosphere","id":"ITEM-4","issued":{"date-parts":[["2023","5","1"]]},"page":"138235","publisher":"Pergamon","title":"Fabrication of layered In2S3/WS2 heterostructure for enhanced and efficient photocatalytic CO2 reduction and various paraben degradation in water","type":"article-journal","volume":"322"},"uris":["http://www.mendeley.com/documents/?uuid=9fa10a2a-63ad-385e-8ee1-79158bcbf5d8"]},{"id":"ITEM-5","itemData":{"DOI":"10.1016/j.mtcomm.2020.101033","ISSN":"23524928","abstract":"From the past few years 2D materials have emerged as a choice of research materials in the field of electrochemistry. Boroncarbonitride (BCN) is one such 2D material synthesized by facile, novel, one-step pyrolysis method using activated carbon obtained by orange peel extract as a source of carbon. Synthesized BCN has been characterized and used as electrode material for supercapacitor applications using cyclic voltammetry (CV), chronopotentiometry (CP) and Electrochemical Impedence Spectroscopy (EIS) techniques. BCN has also been utilized for sensitive detection of levodopa (L-DOPA).The specific capacitance of BCN as an electrode material was 391 F g−1 at a scan rate of 5 mVs−1 by using CV technique and achieved a capacitance of 209 F g−1 at a current density of 2.5 Ag−1 as calculated by CP. Levodopa detection was also carried out using BCN modified carbon paste electrode, it shows a linear range of current response over 0.2–160 μM of L-DOPA concentrations and having a limit of detection of 0.14 μM. Differential pulse votammetry (DPV) response for L-DOPA was very stable even after 2 weeks and observed 92 % of the initial peak current response. L-DOPA detection was also been carried out in spiked human urine samples and the percentage recovery was observed in the range of 98.6 ± 2.1–102.06 ± 2.9 %. From the obtained results, it is clear that BCN serve as a good electrode material in supercapacitors and sensitive electrocatalyst for the analysis of L-DOPA in real samples.","author":[{"dropping-particle":"","family":"Raghu","given":"M. S.","non-dropping-particle":"","parse-names":false,"suffix":""},{"dropping-particle":"","family":"Parashuram","given":"L.","non-dropping-particle":"","parse-names":false,"suffix":""},{"dropping-particle":"","family":"Kumar","given":"K. Yogesh","non-dropping-particle":"","parse-names":false,"suffix":""},{"dropping-particle":"","family":"Prasanna","given":"B. P.","non-dropping-particle":"","parse-names":false,"suffix":""},{"dropping-particle":"","family":"Rao","given":"Srilatha","non-dropping-particle":"","parse-names":false,"suffix":""},{"dropping-particle":"","family":"Krishnaiah","given":"Prakash","non-dropping-particle":"","parse-names":false,"suffix":""},{"dropping-particle":"","family":"Prashanth","given":"K. N.","non-dropping-particle":"","parse-names":false,"suffix":""},{"dropping-particle":"","family":"Kumar","given":"C. B.Pradeep","non-dropping-particle":"","parse-names":false,"suffix":""},{"dropping-particle":"","family":"Alrobei","given":"H.","non-dropping-particle":"","parse-names":false,"suffix":""}],"container-title":"Materials Today Communications","id":"ITEM-5","issue":"February","issued":{"date-parts":[["2020"]]},"page":"101033","publisher":"Elsevier","title":"Facile green synthesis of boroncarbonitride using orange peel; Its application in high-performance supercapacitors and detection of levodopa in real samples","type":"article-journal","volume":"24"},"uris":["http://www.mendeley.com/documents/?uuid=28608db3-49db-452f-a4a0-cc9caf509fb4"]},{"id":"ITEM-6","itemData":{"DOI":"10.1016/J.CHEMOSPHERE.2021.132535","ISSN":"0045-6535","PMID":"34648794","abstract":"The growing prevalence of new toxins in the environment continues to cause widespread concerns. Pharmaceuticals, organic pollutants, heavy metal ions, endocrine-disrupting substances, microorganisms, and others are examples of persistent organic chemicals whose effects are unknown because they have recently entered the environment and are displaying up in wastewater treatment facilities. Pharmaceutical pollutants in discharged wastewater have become a danger to animals, marine species, humans, and the environment. Although their presence in drinking water has generated significant concerns, little is known about their destiny and environmental effects. As a result, there is a rising need for selective, sensitive, quick, easy-to-handle, and low-cost early monitoring detection systems. This study aims to deliver an overview of a low-cost carbon-based composite to detect and remove pharmaceutical components from wastewater using the literature reviews and bibliometric analysis technique from 1970 to 2021 based on the web of science (WoS) database. Various pollutants in water and soil were reviewed, and different methods were introduced to detect pharmaceutical pollutants. The advantages and drawbacks of varying carbon-based materials for sensing and removing pharmaceutical wastes were also introduced. Finally, the available techniques for wastewater treatment, challenges and future perspectives on the recent progress were highlighted. The suggestions in this article will facilitate the development of novel on-site methods for removing emerging pollutants from pharmaceutical effluents and commercial enterprises.","author":[{"dropping-particle":"","family":"Nabgan","given":"Walid","non-dropping-particle":"","parse-names":false,"suffix":""},{"dropping-particle":"","family":"Jalil","given":"Aishah Abdul","non-dropping-particle":"","parse-names":false,"suffix":""},{"dropping-particle":"","family":"Nabgan","given":"Bahador","non-dropping-particle":"","parse-names":false,"suffix":""},{"dropping-particle":"","family":"Ikram","given":"Muhammad","non-dropping-particle":"","parse-names":false,"suffix":""},{"dropping-particle":"","family":"Ali","given":"Mohamad Wijayanuddin","non-dropping-particle":"","parse-names":false,"suffix":""},{"dropping-particle":"","family":"Ankit kumar","given":"","non-dropping-particle":"","parse-names":false,"suffix":""},{"dropping-particle":"","family":"Lakshminarayana","given":"Parashuram","non-dropping-particle":"","parse-names":false,"suffix":""}],"container-title":"Chemosphere","id":"ITEM-6","issued":{"date-parts":[["2022","2","1"]]},"page":"132535","publisher":"Pergamon","title":"A state of the art overview of carbon-based composites applications for detecting and eliminating pharmaceuticals containing wastewater","type":"article-journal","volume":"288"},"uris":["http://www.mendeley.com/documents/?uuid=90f5f8df-a43a-3406-a05c-74c9dc8574f2"]}],"mendeley":{"formattedCitation":"[8–13]","plainTextFormattedCitation":"[8–13]","previouslyFormattedCitation":"[8–13]"},"properties":{"noteIndex":0},"schema":"https://github.com/citation-style-language/schema/raw/master/csl-citation.json"}</w:instrText>
      </w:r>
      <w:r w:rsidR="00731C98" w:rsidRPr="00F17921">
        <w:rPr>
          <w:rFonts w:ascii="Times New Roman" w:hAnsi="Times New Roman" w:cs="Times New Roman"/>
          <w:sz w:val="20"/>
          <w:szCs w:val="20"/>
        </w:rPr>
        <w:fldChar w:fldCharType="separate"/>
      </w:r>
      <w:r w:rsidR="00731C98" w:rsidRPr="00F17921">
        <w:rPr>
          <w:rFonts w:ascii="Times New Roman" w:hAnsi="Times New Roman" w:cs="Times New Roman"/>
          <w:noProof/>
          <w:sz w:val="20"/>
          <w:szCs w:val="20"/>
        </w:rPr>
        <w:t>[8–13]</w:t>
      </w:r>
      <w:r w:rsidR="00731C98" w:rsidRPr="00F17921">
        <w:rPr>
          <w:rFonts w:ascii="Times New Roman" w:hAnsi="Times New Roman" w:cs="Times New Roman"/>
          <w:sz w:val="20"/>
          <w:szCs w:val="20"/>
        </w:rPr>
        <w:fldChar w:fldCharType="end"/>
      </w:r>
      <w:r w:rsidRPr="00F17921">
        <w:rPr>
          <w:rFonts w:ascii="Times New Roman" w:hAnsi="Times New Roman" w:cs="Times New Roman"/>
          <w:sz w:val="20"/>
          <w:szCs w:val="20"/>
        </w:rPr>
        <w:t xml:space="preserve">For the commercial applications as a sensor, the versatility, the device affordability, its miniaturization and credibility are critical. These technical </w:t>
      </w:r>
      <w:r w:rsidR="001D0DB2">
        <w:rPr>
          <w:rFonts w:ascii="Times New Roman" w:hAnsi="Times New Roman" w:cs="Times New Roman"/>
          <w:sz w:val="20"/>
          <w:szCs w:val="20"/>
        </w:rPr>
        <w:t>considerations for the market together</w:t>
      </w:r>
      <w:r w:rsidRPr="00F17921">
        <w:rPr>
          <w:rFonts w:ascii="Times New Roman" w:hAnsi="Times New Roman" w:cs="Times New Roman"/>
          <w:sz w:val="20"/>
          <w:szCs w:val="20"/>
        </w:rPr>
        <w:t xml:space="preserve"> with the robustness, dependabili</w:t>
      </w:r>
      <w:r w:rsidR="001D0DB2">
        <w:rPr>
          <w:rFonts w:ascii="Times New Roman" w:hAnsi="Times New Roman" w:cs="Times New Roman"/>
          <w:sz w:val="20"/>
          <w:szCs w:val="20"/>
        </w:rPr>
        <w:t>ty, and response time including</w:t>
      </w:r>
      <w:r w:rsidRPr="00F17921">
        <w:rPr>
          <w:rFonts w:ascii="Times New Roman" w:hAnsi="Times New Roman" w:cs="Times New Roman"/>
          <w:sz w:val="20"/>
          <w:szCs w:val="20"/>
        </w:rPr>
        <w:t xml:space="preserve"> sensor fouling prevention constitute the essential requirements. The combined knowledge of electrochemists, electronic </w:t>
      </w:r>
      <w:r w:rsidR="00292E01" w:rsidRPr="00F17921">
        <w:rPr>
          <w:rFonts w:ascii="Times New Roman" w:hAnsi="Times New Roman" w:cs="Times New Roman"/>
          <w:sz w:val="20"/>
          <w:szCs w:val="20"/>
        </w:rPr>
        <w:t>engineers,</w:t>
      </w:r>
      <w:r w:rsidRPr="00F17921">
        <w:rPr>
          <w:rFonts w:ascii="Times New Roman" w:hAnsi="Times New Roman" w:cs="Times New Roman"/>
          <w:sz w:val="20"/>
          <w:szCs w:val="20"/>
        </w:rPr>
        <w:t xml:space="preserve"> </w:t>
      </w:r>
      <w:r w:rsidR="00292E01" w:rsidRPr="00F17921">
        <w:rPr>
          <w:rFonts w:ascii="Times New Roman" w:hAnsi="Times New Roman" w:cs="Times New Roman"/>
          <w:sz w:val="20"/>
          <w:szCs w:val="20"/>
        </w:rPr>
        <w:t>biochemical</w:t>
      </w:r>
      <w:r w:rsidRPr="00F17921">
        <w:rPr>
          <w:rFonts w:ascii="Times New Roman" w:hAnsi="Times New Roman" w:cs="Times New Roman"/>
          <w:sz w:val="20"/>
          <w:szCs w:val="20"/>
        </w:rPr>
        <w:t xml:space="preserve"> experts, synthetic and material chemists will be necessary to address the challenges related to electrochemical </w:t>
      </w:r>
      <w:r w:rsidR="00502E0D">
        <w:rPr>
          <w:rFonts w:ascii="Times New Roman" w:hAnsi="Times New Roman" w:cs="Times New Roman"/>
          <w:sz w:val="20"/>
          <w:szCs w:val="20"/>
        </w:rPr>
        <w:t>sensors. N</w:t>
      </w:r>
      <w:r w:rsidR="00502E0D" w:rsidRPr="00F17921">
        <w:rPr>
          <w:rFonts w:ascii="Times New Roman" w:hAnsi="Times New Roman" w:cs="Times New Roman"/>
          <w:sz w:val="20"/>
          <w:szCs w:val="20"/>
        </w:rPr>
        <w:t>anomaterial</w:t>
      </w:r>
      <w:r w:rsidR="00C90F5B">
        <w:rPr>
          <w:rFonts w:ascii="Times New Roman" w:hAnsi="Times New Roman" w:cs="Times New Roman"/>
          <w:sz w:val="20"/>
          <w:szCs w:val="20"/>
        </w:rPr>
        <w:t xml:space="preserve"> by the virtue of</w:t>
      </w:r>
      <w:r w:rsidRPr="00F17921">
        <w:rPr>
          <w:rFonts w:ascii="Times New Roman" w:hAnsi="Times New Roman" w:cs="Times New Roman"/>
          <w:sz w:val="20"/>
          <w:szCs w:val="20"/>
        </w:rPr>
        <w:t xml:space="preserve"> good optical properties, low toxicity, higher bleaching resistance, higher ease of functionalization, good biocompatibility chosen for the detection of food contaminants are discussed here. These distinctive and alluring qualities have paved the way for the development of electroanalytical systems with alluring and promising analytical behaviors.</w:t>
      </w:r>
    </w:p>
    <w:p w14:paraId="2B41ECE8" w14:textId="7F2D5FFC" w:rsidR="000C1F31" w:rsidRDefault="003B5674" w:rsidP="008C50DE">
      <w:pPr>
        <w:pStyle w:val="ListParagraph"/>
        <w:numPr>
          <w:ilvl w:val="0"/>
          <w:numId w:val="4"/>
        </w:numPr>
        <w:spacing w:line="240" w:lineRule="auto"/>
        <w:jc w:val="center"/>
        <w:rPr>
          <w:rFonts w:ascii="Times New Roman" w:hAnsi="Times New Roman" w:cs="Times New Roman"/>
          <w:b/>
          <w:bCs/>
          <w:sz w:val="20"/>
          <w:szCs w:val="20"/>
        </w:rPr>
      </w:pPr>
      <w:r w:rsidRPr="00F17921">
        <w:rPr>
          <w:rFonts w:ascii="Times New Roman" w:hAnsi="Times New Roman" w:cs="Times New Roman"/>
          <w:b/>
          <w:bCs/>
          <w:sz w:val="20"/>
          <w:szCs w:val="20"/>
        </w:rPr>
        <w:t>Applications in food safety assessments:</w:t>
      </w:r>
    </w:p>
    <w:p w14:paraId="4FBC2DBD" w14:textId="77777777" w:rsidR="006B7D0C" w:rsidRPr="00F17921" w:rsidRDefault="006B7D0C" w:rsidP="006B7D0C">
      <w:pPr>
        <w:pStyle w:val="ListParagraph"/>
        <w:spacing w:after="0" w:line="240" w:lineRule="auto"/>
        <w:rPr>
          <w:rFonts w:ascii="Times New Roman" w:hAnsi="Times New Roman" w:cs="Times New Roman"/>
          <w:b/>
          <w:bCs/>
          <w:sz w:val="20"/>
          <w:szCs w:val="20"/>
        </w:rPr>
      </w:pPr>
    </w:p>
    <w:p w14:paraId="597BD6DF" w14:textId="47C2D8EF" w:rsidR="003B5674" w:rsidRPr="00F17921" w:rsidRDefault="003B5674" w:rsidP="006B7D0C">
      <w:pPr>
        <w:pStyle w:val="ListParagraph"/>
        <w:numPr>
          <w:ilvl w:val="0"/>
          <w:numId w:val="1"/>
        </w:numPr>
        <w:spacing w:after="0" w:line="240" w:lineRule="auto"/>
        <w:rPr>
          <w:rFonts w:ascii="Times New Roman" w:hAnsi="Times New Roman" w:cs="Times New Roman"/>
          <w:b/>
          <w:bCs/>
          <w:sz w:val="20"/>
          <w:szCs w:val="20"/>
        </w:rPr>
      </w:pPr>
      <w:r w:rsidRPr="00F17921">
        <w:rPr>
          <w:rFonts w:ascii="Times New Roman" w:hAnsi="Times New Roman" w:cs="Times New Roman"/>
          <w:b/>
          <w:bCs/>
          <w:sz w:val="20"/>
          <w:szCs w:val="20"/>
        </w:rPr>
        <w:t>Detection of Agricultural pollutants</w:t>
      </w:r>
    </w:p>
    <w:p w14:paraId="279EE2EF" w14:textId="660CADC4" w:rsidR="00934B1B" w:rsidRDefault="00F04337" w:rsidP="006B7D0C">
      <w:pPr>
        <w:spacing w:after="0" w:line="240" w:lineRule="auto"/>
        <w:ind w:firstLine="360"/>
        <w:jc w:val="both"/>
        <w:rPr>
          <w:rFonts w:ascii="Times New Roman" w:hAnsi="Times New Roman" w:cs="Times New Roman"/>
          <w:kern w:val="0"/>
          <w:sz w:val="20"/>
          <w:szCs w:val="20"/>
        </w:rPr>
      </w:pPr>
      <w:r w:rsidRPr="00F17921">
        <w:rPr>
          <w:rFonts w:ascii="Times New Roman" w:hAnsi="Times New Roman" w:cs="Times New Roman"/>
          <w:sz w:val="20"/>
          <w:szCs w:val="20"/>
        </w:rPr>
        <w:t>Carbendazim which is considered</w:t>
      </w:r>
      <w:r w:rsidR="00292E01" w:rsidRPr="00F17921">
        <w:rPr>
          <w:rFonts w:ascii="Times New Roman" w:hAnsi="Times New Roman" w:cs="Times New Roman"/>
          <w:sz w:val="20"/>
          <w:szCs w:val="20"/>
        </w:rPr>
        <w:t xml:space="preserve"> as</w:t>
      </w:r>
      <w:r w:rsidRPr="00F17921">
        <w:rPr>
          <w:rFonts w:ascii="Times New Roman" w:hAnsi="Times New Roman" w:cs="Times New Roman"/>
          <w:sz w:val="20"/>
          <w:szCs w:val="20"/>
        </w:rPr>
        <w:t xml:space="preserve"> an extremely toxic insecticide by </w:t>
      </w:r>
      <w:r w:rsidR="004F1BD7" w:rsidRPr="00F17921">
        <w:rPr>
          <w:rFonts w:ascii="Times New Roman" w:hAnsi="Times New Roman" w:cs="Times New Roman"/>
          <w:sz w:val="20"/>
          <w:szCs w:val="20"/>
        </w:rPr>
        <w:t xml:space="preserve">the </w:t>
      </w:r>
      <w:r w:rsidRPr="00F17921">
        <w:rPr>
          <w:rFonts w:ascii="Times New Roman" w:hAnsi="Times New Roman" w:cs="Times New Roman"/>
          <w:sz w:val="20"/>
          <w:szCs w:val="20"/>
        </w:rPr>
        <w:t xml:space="preserve">WHO </w:t>
      </w:r>
      <w:r w:rsidR="00972805" w:rsidRPr="00F17921">
        <w:rPr>
          <w:rFonts w:ascii="Times New Roman" w:hAnsi="Times New Roman" w:cs="Times New Roman"/>
          <w:sz w:val="20"/>
          <w:szCs w:val="20"/>
        </w:rPr>
        <w:t xml:space="preserve">has </w:t>
      </w:r>
      <w:r w:rsidR="00292E01" w:rsidRPr="00F17921">
        <w:rPr>
          <w:rFonts w:ascii="Times New Roman" w:hAnsi="Times New Roman" w:cs="Times New Roman"/>
          <w:sz w:val="20"/>
          <w:szCs w:val="20"/>
        </w:rPr>
        <w:t xml:space="preserve">the potential to cause </w:t>
      </w:r>
      <w:r w:rsidR="005E2B73" w:rsidRPr="00F17921">
        <w:rPr>
          <w:rFonts w:ascii="Times New Roman" w:hAnsi="Times New Roman" w:cs="Times New Roman"/>
          <w:sz w:val="20"/>
          <w:szCs w:val="20"/>
        </w:rPr>
        <w:t>cancer</w:t>
      </w:r>
      <w:r w:rsidR="00292E01" w:rsidRPr="00F17921">
        <w:rPr>
          <w:rFonts w:ascii="Times New Roman" w:hAnsi="Times New Roman" w:cs="Times New Roman"/>
          <w:sz w:val="20"/>
          <w:szCs w:val="20"/>
        </w:rPr>
        <w:t xml:space="preserve"> in human</w:t>
      </w:r>
      <w:r w:rsidR="00685240" w:rsidRPr="00F17921">
        <w:rPr>
          <w:rFonts w:ascii="Times New Roman" w:hAnsi="Times New Roman" w:cs="Times New Roman"/>
          <w:sz w:val="20"/>
          <w:szCs w:val="20"/>
        </w:rPr>
        <w:t xml:space="preserve"> is a commonly used </w:t>
      </w:r>
      <w:r w:rsidR="00292E01" w:rsidRPr="00F17921">
        <w:rPr>
          <w:rFonts w:ascii="Times New Roman" w:hAnsi="Times New Roman" w:cs="Times New Roman"/>
          <w:sz w:val="20"/>
          <w:szCs w:val="20"/>
        </w:rPr>
        <w:t xml:space="preserve">pesticide. It </w:t>
      </w:r>
      <w:r w:rsidR="00972805" w:rsidRPr="00F17921">
        <w:rPr>
          <w:rFonts w:ascii="Times New Roman" w:hAnsi="Times New Roman" w:cs="Times New Roman"/>
          <w:sz w:val="20"/>
          <w:szCs w:val="20"/>
        </w:rPr>
        <w:t xml:space="preserve">also </w:t>
      </w:r>
      <w:r w:rsidRPr="00F17921">
        <w:rPr>
          <w:rFonts w:ascii="Times New Roman" w:hAnsi="Times New Roman" w:cs="Times New Roman"/>
          <w:sz w:val="20"/>
          <w:szCs w:val="20"/>
        </w:rPr>
        <w:t>interfere</w:t>
      </w:r>
      <w:r w:rsidR="00972805" w:rsidRPr="00F17921">
        <w:rPr>
          <w:rFonts w:ascii="Times New Roman" w:hAnsi="Times New Roman" w:cs="Times New Roman"/>
          <w:sz w:val="20"/>
          <w:szCs w:val="20"/>
        </w:rPr>
        <w:t>s</w:t>
      </w:r>
      <w:r w:rsidRPr="00F17921">
        <w:rPr>
          <w:rFonts w:ascii="Times New Roman" w:hAnsi="Times New Roman" w:cs="Times New Roman"/>
          <w:sz w:val="20"/>
          <w:szCs w:val="20"/>
        </w:rPr>
        <w:t xml:space="preserve"> with the endocrine system.</w:t>
      </w:r>
      <w:r w:rsidR="005F7F98" w:rsidRPr="00F17921">
        <w:rPr>
          <w:rFonts w:ascii="Times New Roman" w:hAnsi="Times New Roman" w:cs="Times New Roman"/>
          <w:sz w:val="20"/>
          <w:szCs w:val="20"/>
        </w:rPr>
        <w:t xml:space="preserve"> </w:t>
      </w:r>
      <w:r w:rsidR="005F7F98" w:rsidRPr="00F17921">
        <w:rPr>
          <w:rFonts w:ascii="Times New Roman" w:hAnsi="Times New Roman" w:cs="Times New Roman"/>
          <w:sz w:val="20"/>
          <w:szCs w:val="20"/>
        </w:rPr>
        <w:fldChar w:fldCharType="begin" w:fldLock="1"/>
      </w:r>
      <w:r w:rsidR="00256BE0" w:rsidRPr="00F17921">
        <w:rPr>
          <w:rFonts w:ascii="Times New Roman" w:hAnsi="Times New Roman" w:cs="Times New Roman"/>
          <w:sz w:val="20"/>
          <w:szCs w:val="20"/>
        </w:rPr>
        <w:instrText>ADDIN CSL_CITATION {"citationItems":[{"id":"ITEM-1","itemData":{"DOI":"10.1016/J.CHEMOSPHERE.2022.134030","ISSN":"0045-6535","PMID":"35189195","abstract":"Agriculture is having a major role in solving issues associated with food shortages across the globe. Carbendazim (CZM) is one of the fungicides which is commonly used in agriculture to grow crops in large quantities and fast. Monitoring CZM content is in high demand for environmental remediation. The present work deals with the synthesis of gadolinium sesquisulfide anchored Nitrogen-doped reduced graphene oxide (Gd2S3/NRGO) through a simple microwave-assisted method. X-ray diffraction and morphological studies confirm the formation of the nanocomposite. Gd2S3/NRGO showed enhanced activity both in electrochemical detection and light-driven degradation of CZM compared to Gd2S3 and NRGO. Gd2S3/NRGO modified glassy carbon electrode (GCE) exhibit a wide linear range of 0.01–450 μM CZM with 0.009 μM LOD using differential pulse voltammetry (DPV). Gd2S3/NRGO@GCE showed good selectivity, stability, and recovery (98.13–99.10%) in the river water sample. In addition, Gd2S3/NRGO has been explored towards the visible-light-induced degradation of CZM. The reactions conditions were optimized to achieve maximum efficiency. 94% of CZM was degraded within 90 min in presence of Gd2S3/NRGO. Mechanism of electrochemical redox reaction and degradation of CZM in presence of Gd2S3/NRGO has been explored to the maximum extent possible. Degradation intermediates were identified using LC-MS.","author":[{"dropping-particle":"","family":"Yogesh Kumar","given":"K.","non-dropping-particle":"","parse-names":false,"suffix":""},{"dropping-particle":"","family":"Prashanth","given":"M. K.","non-dropping-particle":"","parse-names":false,"suffix":""},{"dropping-particle":"","family":"Parashuram","given":"L.","non-dropping-particle":"","parse-names":false,"suffix":""},{"dropping-particle":"","family":"Palanivel","given":"Baskaran","non-dropping-particle":"","parse-names":false,"suffix":""},{"dropping-particle":"","family":"Alharti","given":"Fahad A.","non-dropping-particle":"","parse-names":false,"suffix":""},{"dropping-particle":"","family":"Jeon","given":"Byong Hun","non-dropping-particle":"","parse-names":false,"suffix":""},{"dropping-particle":"","family":"Raghu","given":"M. S.","non-dropping-particle":"","parse-names":false,"suffix":""}],"container-title":"Chemosphere","id":"ITEM-1","issued":{"date-parts":[["2022","6","1"]]},"page":"134030","publisher":"Pergamon","title":"Gadolinium sesquisulfide anchored N-doped reduced graphene oxide for sensitive detection and degradation of carbendazim","type":"article-journal","volume":"296"},"uris":["http://www.mendeley.com/documents/?uuid=9f5ac70c-1822-302c-bd21-3ae9debc517b"]}],"mendeley":{"formattedCitation":"[14]","plainTextFormattedCitation":"[14]","previouslyFormattedCitation":"[14]"},"properties":{"noteIndex":0},"schema":"https://github.com/citation-style-language/schema/raw/master/csl-citation.json"}</w:instrText>
      </w:r>
      <w:r w:rsidR="005F7F98" w:rsidRPr="00F17921">
        <w:rPr>
          <w:rFonts w:ascii="Times New Roman" w:hAnsi="Times New Roman" w:cs="Times New Roman"/>
          <w:sz w:val="20"/>
          <w:szCs w:val="20"/>
        </w:rPr>
        <w:fldChar w:fldCharType="separate"/>
      </w:r>
      <w:r w:rsidR="005F7F98" w:rsidRPr="00F17921">
        <w:rPr>
          <w:rFonts w:ascii="Times New Roman" w:hAnsi="Times New Roman" w:cs="Times New Roman"/>
          <w:noProof/>
          <w:sz w:val="20"/>
          <w:szCs w:val="20"/>
        </w:rPr>
        <w:t>[14]</w:t>
      </w:r>
      <w:r w:rsidR="005F7F98" w:rsidRPr="00F17921">
        <w:rPr>
          <w:rFonts w:ascii="Times New Roman" w:hAnsi="Times New Roman" w:cs="Times New Roman"/>
          <w:sz w:val="20"/>
          <w:szCs w:val="20"/>
        </w:rPr>
        <w:fldChar w:fldCharType="end"/>
      </w:r>
      <w:r w:rsidR="00EE2C45" w:rsidRPr="00F17921">
        <w:rPr>
          <w:rFonts w:ascii="Times New Roman" w:hAnsi="Times New Roman" w:cs="Times New Roman"/>
          <w:sz w:val="20"/>
          <w:szCs w:val="20"/>
        </w:rPr>
        <w:t>Luiz R.G. Silva et al., fabricated an e</w:t>
      </w:r>
      <w:r w:rsidR="00FA0C35" w:rsidRPr="00F17921">
        <w:rPr>
          <w:rFonts w:ascii="Times New Roman" w:hAnsi="Times New Roman" w:cs="Times New Roman"/>
          <w:sz w:val="20"/>
          <w:szCs w:val="20"/>
        </w:rPr>
        <w:t>l</w:t>
      </w:r>
      <w:r w:rsidR="00292E01" w:rsidRPr="00F17921">
        <w:rPr>
          <w:rFonts w:ascii="Times New Roman" w:hAnsi="Times New Roman" w:cs="Times New Roman"/>
          <w:sz w:val="20"/>
          <w:szCs w:val="20"/>
        </w:rPr>
        <w:t>ectrochemical sensor with the composite of Carbon black (CB) -PLA</w:t>
      </w:r>
      <w:r w:rsidR="005E2B73" w:rsidRPr="00F17921">
        <w:rPr>
          <w:rFonts w:ascii="Times New Roman" w:hAnsi="Times New Roman" w:cs="Times New Roman"/>
          <w:sz w:val="20"/>
          <w:szCs w:val="20"/>
        </w:rPr>
        <w:t>. The</w:t>
      </w:r>
      <w:r w:rsidR="00C80986" w:rsidRPr="00F17921">
        <w:rPr>
          <w:rFonts w:ascii="Times New Roman" w:hAnsi="Times New Roman" w:cs="Times New Roman"/>
          <w:sz w:val="20"/>
          <w:szCs w:val="20"/>
        </w:rPr>
        <w:t xml:space="preserve"> increased </w:t>
      </w:r>
      <w:r w:rsidR="004F27B8" w:rsidRPr="00F17921">
        <w:rPr>
          <w:rFonts w:ascii="Times New Roman" w:hAnsi="Times New Roman" w:cs="Times New Roman"/>
          <w:sz w:val="20"/>
          <w:szCs w:val="20"/>
        </w:rPr>
        <w:t xml:space="preserve">efficiency and the electron transfer process of sensor </w:t>
      </w:r>
      <w:r w:rsidR="0077369C" w:rsidRPr="00F17921">
        <w:rPr>
          <w:rFonts w:ascii="Times New Roman" w:hAnsi="Times New Roman" w:cs="Times New Roman"/>
          <w:sz w:val="20"/>
          <w:szCs w:val="20"/>
        </w:rPr>
        <w:t>aroused</w:t>
      </w:r>
      <w:r w:rsidR="00C90F5B">
        <w:rPr>
          <w:rFonts w:ascii="Times New Roman" w:hAnsi="Times New Roman" w:cs="Times New Roman"/>
          <w:sz w:val="20"/>
          <w:szCs w:val="20"/>
        </w:rPr>
        <w:t xml:space="preserve"> by the ubeity</w:t>
      </w:r>
      <w:r w:rsidR="000C47A1" w:rsidRPr="00F17921">
        <w:rPr>
          <w:rFonts w:ascii="Times New Roman" w:hAnsi="Times New Roman" w:cs="Times New Roman"/>
          <w:sz w:val="20"/>
          <w:szCs w:val="20"/>
        </w:rPr>
        <w:t xml:space="preserve"> of greater number of grooves</w:t>
      </w:r>
      <w:r w:rsidR="00AA2B0C" w:rsidRPr="00F17921">
        <w:rPr>
          <w:rFonts w:ascii="Times New Roman" w:hAnsi="Times New Roman" w:cs="Times New Roman"/>
          <w:sz w:val="20"/>
          <w:szCs w:val="20"/>
        </w:rPr>
        <w:t xml:space="preserve"> due to the </w:t>
      </w:r>
      <w:r w:rsidR="00D57CAA" w:rsidRPr="00F17921">
        <w:rPr>
          <w:rFonts w:ascii="Times New Roman" w:hAnsi="Times New Roman" w:cs="Times New Roman"/>
          <w:sz w:val="20"/>
          <w:szCs w:val="20"/>
        </w:rPr>
        <w:t xml:space="preserve">surface removal of PLA </w:t>
      </w:r>
      <w:r w:rsidR="00294FDD" w:rsidRPr="00F17921">
        <w:rPr>
          <w:rFonts w:ascii="Times New Roman" w:hAnsi="Times New Roman" w:cs="Times New Roman"/>
          <w:sz w:val="20"/>
          <w:szCs w:val="20"/>
        </w:rPr>
        <w:t>after electroc</w:t>
      </w:r>
      <w:r w:rsidR="00900F8E" w:rsidRPr="00F17921">
        <w:rPr>
          <w:rFonts w:ascii="Times New Roman" w:hAnsi="Times New Roman" w:cs="Times New Roman"/>
          <w:sz w:val="20"/>
          <w:szCs w:val="20"/>
        </w:rPr>
        <w:t xml:space="preserve">hemical </w:t>
      </w:r>
      <w:r w:rsidR="00F74659" w:rsidRPr="00F17921">
        <w:rPr>
          <w:rFonts w:ascii="Times New Roman" w:hAnsi="Times New Roman" w:cs="Times New Roman"/>
          <w:sz w:val="20"/>
          <w:szCs w:val="20"/>
        </w:rPr>
        <w:t>treatment. Since</w:t>
      </w:r>
      <w:r w:rsidR="0007562D" w:rsidRPr="00F17921">
        <w:rPr>
          <w:rFonts w:ascii="Times New Roman" w:hAnsi="Times New Roman" w:cs="Times New Roman"/>
          <w:sz w:val="20"/>
          <w:szCs w:val="20"/>
        </w:rPr>
        <w:t xml:space="preserve"> the CB </w:t>
      </w:r>
      <w:r w:rsidR="00C74EE4" w:rsidRPr="00F17921">
        <w:rPr>
          <w:rFonts w:ascii="Times New Roman" w:hAnsi="Times New Roman" w:cs="Times New Roman"/>
          <w:sz w:val="20"/>
          <w:szCs w:val="20"/>
        </w:rPr>
        <w:t xml:space="preserve">has oxygenated </w:t>
      </w:r>
      <w:r w:rsidR="00292E01" w:rsidRPr="00F17921">
        <w:rPr>
          <w:rFonts w:ascii="Times New Roman" w:hAnsi="Times New Roman" w:cs="Times New Roman"/>
          <w:sz w:val="20"/>
          <w:szCs w:val="20"/>
        </w:rPr>
        <w:t>groups, the</w:t>
      </w:r>
      <w:r w:rsidR="00C74EE4" w:rsidRPr="00F17921">
        <w:rPr>
          <w:rFonts w:ascii="Times New Roman" w:hAnsi="Times New Roman" w:cs="Times New Roman"/>
          <w:sz w:val="20"/>
          <w:szCs w:val="20"/>
        </w:rPr>
        <w:t xml:space="preserve"> interaction with water is </w:t>
      </w:r>
      <w:r w:rsidR="0012361E" w:rsidRPr="00F17921">
        <w:rPr>
          <w:rFonts w:ascii="Times New Roman" w:hAnsi="Times New Roman" w:cs="Times New Roman"/>
          <w:sz w:val="20"/>
          <w:szCs w:val="20"/>
        </w:rPr>
        <w:t>favored resulting</w:t>
      </w:r>
      <w:r w:rsidR="00F74659" w:rsidRPr="00F17921">
        <w:rPr>
          <w:rFonts w:ascii="Times New Roman" w:hAnsi="Times New Roman" w:cs="Times New Roman"/>
          <w:sz w:val="20"/>
          <w:szCs w:val="20"/>
        </w:rPr>
        <w:t xml:space="preserve"> in increased </w:t>
      </w:r>
      <w:r w:rsidR="00192DD3" w:rsidRPr="00F17921">
        <w:rPr>
          <w:rFonts w:ascii="Times New Roman" w:hAnsi="Times New Roman" w:cs="Times New Roman"/>
          <w:sz w:val="20"/>
          <w:szCs w:val="20"/>
        </w:rPr>
        <w:t>hydrophilicity. The</w:t>
      </w:r>
      <w:r w:rsidR="0023264B" w:rsidRPr="00F17921">
        <w:rPr>
          <w:rFonts w:ascii="Times New Roman" w:hAnsi="Times New Roman" w:cs="Times New Roman"/>
          <w:sz w:val="20"/>
          <w:szCs w:val="20"/>
        </w:rPr>
        <w:t xml:space="preserve"> electrochemical </w:t>
      </w:r>
      <w:r w:rsidR="00F779C0" w:rsidRPr="00F17921">
        <w:rPr>
          <w:rFonts w:ascii="Times New Roman" w:hAnsi="Times New Roman" w:cs="Times New Roman"/>
          <w:sz w:val="20"/>
          <w:szCs w:val="20"/>
        </w:rPr>
        <w:t xml:space="preserve">detection of CBZ </w:t>
      </w:r>
      <w:r w:rsidR="00591FE2" w:rsidRPr="00F17921">
        <w:rPr>
          <w:rFonts w:ascii="Times New Roman" w:hAnsi="Times New Roman" w:cs="Times New Roman"/>
          <w:sz w:val="20"/>
          <w:szCs w:val="20"/>
        </w:rPr>
        <w:t>analysis produced</w:t>
      </w:r>
      <w:r w:rsidR="001B4537" w:rsidRPr="00F17921">
        <w:rPr>
          <w:rFonts w:ascii="Times New Roman" w:hAnsi="Times New Roman" w:cs="Times New Roman"/>
          <w:sz w:val="20"/>
          <w:szCs w:val="20"/>
        </w:rPr>
        <w:t xml:space="preserve"> satisfactory res</w:t>
      </w:r>
      <w:r w:rsidR="00292E01" w:rsidRPr="00F17921">
        <w:rPr>
          <w:rFonts w:ascii="Times New Roman" w:hAnsi="Times New Roman" w:cs="Times New Roman"/>
          <w:sz w:val="20"/>
          <w:szCs w:val="20"/>
        </w:rPr>
        <w:t>ults with a low LOD (0.91 mol L</w:t>
      </w:r>
      <w:r w:rsidR="00292E01" w:rsidRPr="00F17921">
        <w:rPr>
          <w:rFonts w:ascii="Times New Roman" w:hAnsi="Times New Roman" w:cs="Times New Roman"/>
          <w:sz w:val="20"/>
          <w:szCs w:val="20"/>
          <w:vertAlign w:val="superscript"/>
        </w:rPr>
        <w:t>-</w:t>
      </w:r>
      <w:r w:rsidR="001B4537" w:rsidRPr="00F17921">
        <w:rPr>
          <w:rFonts w:ascii="Times New Roman" w:hAnsi="Times New Roman" w:cs="Times New Roman"/>
          <w:sz w:val="20"/>
          <w:szCs w:val="20"/>
          <w:vertAlign w:val="superscript"/>
        </w:rPr>
        <w:t>1</w:t>
      </w:r>
      <w:r w:rsidR="001B4537" w:rsidRPr="00F17921">
        <w:rPr>
          <w:rFonts w:ascii="Times New Roman" w:hAnsi="Times New Roman" w:cs="Times New Roman"/>
          <w:sz w:val="20"/>
          <w:szCs w:val="20"/>
        </w:rPr>
        <w:t>) that complies with the Brazilian legal requirements for analysi</w:t>
      </w:r>
      <w:r w:rsidR="00491C78" w:rsidRPr="00F17921">
        <w:rPr>
          <w:rFonts w:ascii="Times New Roman" w:hAnsi="Times New Roman" w:cs="Times New Roman"/>
          <w:sz w:val="20"/>
          <w:szCs w:val="20"/>
        </w:rPr>
        <w:t>s</w:t>
      </w:r>
      <w:r w:rsidR="00B53CB9" w:rsidRPr="00F17921">
        <w:rPr>
          <w:rFonts w:ascii="Times New Roman" w:hAnsi="Times New Roman" w:cs="Times New Roman"/>
          <w:sz w:val="20"/>
          <w:szCs w:val="20"/>
        </w:rPr>
        <w:fldChar w:fldCharType="begin" w:fldLock="1"/>
      </w:r>
      <w:r w:rsidR="00256BE0" w:rsidRPr="00F17921">
        <w:rPr>
          <w:rFonts w:ascii="Times New Roman" w:hAnsi="Times New Roman" w:cs="Times New Roman"/>
          <w:sz w:val="20"/>
          <w:szCs w:val="20"/>
        </w:rPr>
        <w:instrText>ADDIN CSL_CITATION {"citationItems":[{"id":"ITEM-1","itemData":{"DOI":"10.1016/j.talo.2023.100213","ISSN":"26668319","abstract":"The use of pesticides is one of the primary means of protecting crops. However, this class of compounds can be highly toxic to the environment and humans. In this aspect, developing analytical devices for monitoring pesticides such as carbendazim in food sources is of paramount importance. Thus, the present work presents the application of a paper-based microfluidic device coupled to an additive manufactured platform and electrochemical sensors (produced from lab-made conductive filaments based on carbon black) for the sustainable detection of carbendazim in honey samples. The microfluidic system presented satisfactory results for the analysis of carbendazim, in the linear range from 0.5 to 40.0 µmol L −1 with a LOD of 0.09 µmol L −1. The recovery test performed in honey samples showed values ranging between 92.4 and 108.8%. According to the results, the proposed microfluidic device demonstrated a good potential for detecting carbendazim in real samples, with the advantages of employing sustainable and renewable materials.","author":[{"dropping-particle":"","family":"Silva","given":"Luiz R.G.","non-dropping-particle":"","parse-names":false,"suffix":""},{"dropping-particle":"","family":"Stefano","given":"Jéssica S.","non-dropping-particle":"","parse-names":false,"suffix":""},{"dropping-particle":"","family":"Crapnell","given":"Robert D.","non-dropping-particle":"","parse-names":false,"suffix":""},{"dropping-particle":"","family":"Banks","given":"Craig E.","non-dropping-particle":"","parse-names":false,"suffix":""},{"dropping-particle":"","family":"Janegitz","given":"Bruno C.","non-dropping-particle":"","parse-names":false,"suffix":""}],"container-title":"Talanta Open","id":"ITEM-1","issue":"March","issued":{"date-parts":[["2023"]]},"title":"Additive manufactured microfluidic device for electrochemical detection of carbendazim in honey samples","type":"article-journal","volume":"7"},"uris":["http://www.mendeley.com/documents/?uuid=0e5962f5-928b-408f-98ef-397db5813086","http://www.mendeley.com/documents/?uuid=149cba2e-2ae1-4c18-862a-51bb382784d8"]}],"mendeley":{"formattedCitation":"[15]","plainTextFormattedCitation":"[15]","previouslyFormattedCitation":"[15]"},"properties":{"noteIndex":0},"schema":"https://github.com/citation-style-language/schema/raw/master/csl-citation.json"}</w:instrText>
      </w:r>
      <w:r w:rsidR="00B53CB9" w:rsidRPr="00F17921">
        <w:rPr>
          <w:rFonts w:ascii="Times New Roman" w:hAnsi="Times New Roman" w:cs="Times New Roman"/>
          <w:sz w:val="20"/>
          <w:szCs w:val="20"/>
        </w:rPr>
        <w:fldChar w:fldCharType="separate"/>
      </w:r>
      <w:r w:rsidR="005F7F98" w:rsidRPr="00F17921">
        <w:rPr>
          <w:rFonts w:ascii="Times New Roman" w:hAnsi="Times New Roman" w:cs="Times New Roman"/>
          <w:noProof/>
          <w:sz w:val="20"/>
          <w:szCs w:val="20"/>
        </w:rPr>
        <w:t>[15]</w:t>
      </w:r>
      <w:r w:rsidR="00B53CB9" w:rsidRPr="00F17921">
        <w:rPr>
          <w:rFonts w:ascii="Times New Roman" w:hAnsi="Times New Roman" w:cs="Times New Roman"/>
          <w:sz w:val="20"/>
          <w:szCs w:val="20"/>
        </w:rPr>
        <w:fldChar w:fldCharType="end"/>
      </w:r>
      <w:r w:rsidR="00491C78" w:rsidRPr="00F17921">
        <w:rPr>
          <w:rFonts w:ascii="Times New Roman" w:hAnsi="Times New Roman" w:cs="Times New Roman"/>
          <w:sz w:val="20"/>
          <w:szCs w:val="20"/>
        </w:rPr>
        <w:t>.</w:t>
      </w:r>
      <w:r w:rsidR="00685240" w:rsidRPr="00F17921">
        <w:rPr>
          <w:rFonts w:ascii="Times New Roman" w:hAnsi="Times New Roman" w:cs="Times New Roman"/>
          <w:sz w:val="20"/>
          <w:szCs w:val="20"/>
        </w:rPr>
        <w:t>Another pesticide cyromazine</w:t>
      </w:r>
      <w:r w:rsidR="00724BCD" w:rsidRPr="00F17921">
        <w:rPr>
          <w:rFonts w:ascii="Times New Roman" w:hAnsi="Times New Roman" w:cs="Times New Roman"/>
          <w:sz w:val="20"/>
          <w:szCs w:val="20"/>
        </w:rPr>
        <w:t xml:space="preserve">, is </w:t>
      </w:r>
      <w:r w:rsidR="00314481" w:rsidRPr="00F17921">
        <w:rPr>
          <w:rFonts w:ascii="Times New Roman" w:hAnsi="Times New Roman" w:cs="Times New Roman"/>
          <w:sz w:val="20"/>
          <w:szCs w:val="20"/>
        </w:rPr>
        <w:t>widely</w:t>
      </w:r>
      <w:r w:rsidR="00C90F5B">
        <w:rPr>
          <w:rFonts w:ascii="Times New Roman" w:hAnsi="Times New Roman" w:cs="Times New Roman"/>
          <w:sz w:val="20"/>
          <w:szCs w:val="20"/>
        </w:rPr>
        <w:t xml:space="preserve"> exploited</w:t>
      </w:r>
      <w:r w:rsidR="00724BCD" w:rsidRPr="00F17921">
        <w:rPr>
          <w:rFonts w:ascii="Times New Roman" w:hAnsi="Times New Roman" w:cs="Times New Roman"/>
          <w:sz w:val="20"/>
          <w:szCs w:val="20"/>
        </w:rPr>
        <w:t xml:space="preserve"> in the production of vegetables and fruits</w:t>
      </w:r>
      <w:r w:rsidR="00C90F5B">
        <w:rPr>
          <w:rFonts w:ascii="Times New Roman" w:hAnsi="Times New Roman" w:cs="Times New Roman"/>
          <w:sz w:val="20"/>
          <w:szCs w:val="20"/>
        </w:rPr>
        <w:t xml:space="preserve"> </w:t>
      </w:r>
      <w:r w:rsidR="00B21524">
        <w:rPr>
          <w:rFonts w:ascii="Times New Roman" w:hAnsi="Times New Roman" w:cs="Times New Roman"/>
          <w:sz w:val="20"/>
          <w:szCs w:val="20"/>
        </w:rPr>
        <w:t>concomitant with</w:t>
      </w:r>
      <w:r w:rsidR="00314481" w:rsidRPr="00F17921">
        <w:rPr>
          <w:rFonts w:ascii="Times New Roman" w:hAnsi="Times New Roman" w:cs="Times New Roman"/>
          <w:sz w:val="20"/>
          <w:szCs w:val="20"/>
        </w:rPr>
        <w:t xml:space="preserve"> </w:t>
      </w:r>
      <w:r w:rsidR="00B21524">
        <w:rPr>
          <w:rFonts w:ascii="Times New Roman" w:hAnsi="Times New Roman" w:cs="Times New Roman"/>
          <w:sz w:val="20"/>
          <w:szCs w:val="20"/>
        </w:rPr>
        <w:t xml:space="preserve">its </w:t>
      </w:r>
      <w:r w:rsidR="00314481" w:rsidRPr="00F17921">
        <w:rPr>
          <w:rFonts w:ascii="Times New Roman" w:hAnsi="Times New Roman" w:cs="Times New Roman"/>
          <w:sz w:val="20"/>
          <w:szCs w:val="20"/>
        </w:rPr>
        <w:t xml:space="preserve">low mammalian </w:t>
      </w:r>
      <w:r w:rsidR="00ED141B" w:rsidRPr="00F17921">
        <w:rPr>
          <w:rFonts w:ascii="Times New Roman" w:hAnsi="Times New Roman" w:cs="Times New Roman"/>
          <w:sz w:val="20"/>
          <w:szCs w:val="20"/>
        </w:rPr>
        <w:t>toxicity. But</w:t>
      </w:r>
      <w:r w:rsidR="001556ED" w:rsidRPr="00F17921">
        <w:rPr>
          <w:rFonts w:ascii="Times New Roman" w:hAnsi="Times New Roman" w:cs="Times New Roman"/>
          <w:sz w:val="20"/>
          <w:szCs w:val="20"/>
        </w:rPr>
        <w:t xml:space="preserve"> its metabolite melamine formed after photodegradation causes </w:t>
      </w:r>
      <w:r w:rsidR="00ED141B" w:rsidRPr="00F17921">
        <w:rPr>
          <w:rFonts w:ascii="Times New Roman" w:hAnsi="Times New Roman" w:cs="Times New Roman"/>
          <w:sz w:val="20"/>
          <w:szCs w:val="20"/>
        </w:rPr>
        <w:t>acute renal</w:t>
      </w:r>
      <w:r w:rsidR="001556ED" w:rsidRPr="00F17921">
        <w:rPr>
          <w:rFonts w:ascii="Times New Roman" w:hAnsi="Times New Roman" w:cs="Times New Roman"/>
          <w:sz w:val="20"/>
          <w:szCs w:val="20"/>
        </w:rPr>
        <w:t xml:space="preserve"> </w:t>
      </w:r>
      <w:r w:rsidR="00ED141B" w:rsidRPr="00F17921">
        <w:rPr>
          <w:rFonts w:ascii="Times New Roman" w:hAnsi="Times New Roman" w:cs="Times New Roman"/>
          <w:sz w:val="20"/>
          <w:szCs w:val="20"/>
        </w:rPr>
        <w:t>failure. Therefore,</w:t>
      </w:r>
      <w:r w:rsidR="001556ED" w:rsidRPr="00F17921">
        <w:rPr>
          <w:rFonts w:ascii="Times New Roman" w:hAnsi="Times New Roman" w:cs="Times New Roman"/>
          <w:sz w:val="20"/>
          <w:szCs w:val="20"/>
        </w:rPr>
        <w:t xml:space="preserve"> a study focused on the fabrication of molecular imprinted sensors for </w:t>
      </w:r>
      <w:r w:rsidR="00ED141B" w:rsidRPr="00F17921">
        <w:rPr>
          <w:rFonts w:ascii="Times New Roman" w:hAnsi="Times New Roman" w:cs="Times New Roman"/>
          <w:sz w:val="20"/>
          <w:szCs w:val="20"/>
        </w:rPr>
        <w:t>the detection</w:t>
      </w:r>
      <w:r w:rsidR="001556ED" w:rsidRPr="00F17921">
        <w:rPr>
          <w:rFonts w:ascii="Times New Roman" w:hAnsi="Times New Roman" w:cs="Times New Roman"/>
          <w:sz w:val="20"/>
          <w:szCs w:val="20"/>
        </w:rPr>
        <w:t xml:space="preserve"> of cyromazine in cowpea, tomato and water samples.</w:t>
      </w:r>
      <w:r w:rsidR="004068A3" w:rsidRPr="00F17921">
        <w:rPr>
          <w:rFonts w:ascii="Times New Roman" w:hAnsi="Times New Roman" w:cs="Times New Roman"/>
          <w:sz w:val="20"/>
          <w:szCs w:val="20"/>
        </w:rPr>
        <w:t xml:space="preserve"> The sensor also exhibited outstanding </w:t>
      </w:r>
      <w:r w:rsidR="00ED141B" w:rsidRPr="00F17921">
        <w:rPr>
          <w:rFonts w:ascii="Times New Roman" w:hAnsi="Times New Roman" w:cs="Times New Roman"/>
          <w:sz w:val="20"/>
          <w:szCs w:val="20"/>
        </w:rPr>
        <w:t>repeatability, interference</w:t>
      </w:r>
      <w:r w:rsidR="004068A3" w:rsidRPr="00F17921">
        <w:rPr>
          <w:rFonts w:ascii="Times New Roman" w:hAnsi="Times New Roman" w:cs="Times New Roman"/>
          <w:sz w:val="20"/>
          <w:szCs w:val="20"/>
        </w:rPr>
        <w:t xml:space="preserve"> resistance and </w:t>
      </w:r>
      <w:r w:rsidR="00ED141B" w:rsidRPr="00F17921">
        <w:rPr>
          <w:rFonts w:ascii="Times New Roman" w:hAnsi="Times New Roman" w:cs="Times New Roman"/>
          <w:sz w:val="20"/>
          <w:szCs w:val="20"/>
        </w:rPr>
        <w:t>offered the</w:t>
      </w:r>
      <w:r w:rsidR="004068A3" w:rsidRPr="00F17921">
        <w:rPr>
          <w:rFonts w:ascii="Times New Roman" w:hAnsi="Times New Roman" w:cs="Times New Roman"/>
          <w:sz w:val="20"/>
          <w:szCs w:val="20"/>
        </w:rPr>
        <w:t xml:space="preserve"> lower li</w:t>
      </w:r>
      <w:r w:rsidR="002D2315" w:rsidRPr="00F17921">
        <w:rPr>
          <w:rFonts w:ascii="Times New Roman" w:hAnsi="Times New Roman" w:cs="Times New Roman"/>
          <w:sz w:val="20"/>
          <w:szCs w:val="20"/>
        </w:rPr>
        <w:t>mit of detection with 0.5 mol/L</w:t>
      </w:r>
      <w:r w:rsidR="001841BE" w:rsidRPr="00F17921">
        <w:rPr>
          <w:rFonts w:ascii="Times New Roman" w:hAnsi="Times New Roman" w:cs="Times New Roman"/>
          <w:sz w:val="20"/>
          <w:szCs w:val="20"/>
        </w:rPr>
        <w:fldChar w:fldCharType="begin" w:fldLock="1"/>
      </w:r>
      <w:r w:rsidR="00256BE0" w:rsidRPr="00F17921">
        <w:rPr>
          <w:rFonts w:ascii="Times New Roman" w:hAnsi="Times New Roman" w:cs="Times New Roman"/>
          <w:sz w:val="20"/>
          <w:szCs w:val="20"/>
        </w:rPr>
        <w:instrText>ADDIN CSL_CITATION {"citationItems":[{"id":"ITEM-1","itemData":{"DOI":"10.3390/bios12060414","ISBN":"1887611452","ISSN":"20796374","PMID":"35735561","abstract":"Cyromazine is an insect growth regulator insecticide with high selectivity and is widely used in the production and cultivation of fruits and vegetables. In recent years, incidents of excessive cyromazine residues in food have occurred frequently, and it is urgent to establish an accurate, fast, and convenient method for the detection of cyromazine residues to ensure the safety of edible agricultural products. To achieve rapid detection of cyromazine residues, we prepared a molecularly imprinted electrochemical sensor for the detection of cyromazine residues in agricultural products. Samples of tomato (Lycopersicon esculentum Miller), cowpea (Vigna unguiculata), and water were tested for the recovery rate of cyromazine. The results showed that the concentration of cyromazine showed a good linear relationship with the peak response current of the sensor developed in this study. The lower limit of detection for cyromazine was 0.5 µmol/L, and the sensor also had good reproducibility and interference resistance. This paper can be used as a basis for the study of methods for the detection of cyromazine residues in edible agricultural products.","author":[{"dropping-particle":"","family":"Peng","given":"Sihua","non-dropping-particle":"","parse-names":false,"suffix":""},{"dropping-particle":"","family":"Wang","given":"Aqiang","non-dropping-particle":"","parse-names":false,"suffix":""},{"dropping-particle":"","family":"Lian","given":"Yuyang","non-dropping-particle":"","parse-names":false,"suffix":""},{"dropping-particle":"","family":"Jia","given":"Jingjing","non-dropping-particle":"","parse-names":false,"suffix":""},{"dropping-particle":"","family":"Ji","given":"Xuncong","non-dropping-particle":"","parse-names":false,"suffix":""},{"dropping-particle":"","family":"Yang","given":"Heming","non-dropping-particle":"","parse-names":false,"suffix":""},{"dropping-particle":"","family":"Li","given":"Jinlei","non-dropping-particle":"","parse-names":false,"suffix":""},{"dropping-particle":"","family":"Yang","given":"Shuyan","non-dropping-particle":"","parse-names":false,"suffix":""},{"dropping-particle":"","family":"Liao","given":"Jianjun","non-dropping-particle":"","parse-names":false,"suffix":""},{"dropping-particle":"","family":"Zhou","given":"Shihao","non-dropping-particle":"","parse-names":false,"suffix":""}],"container-title":"Biosensors","id":"ITEM-1","issue":"6","issued":{"date-parts":[["2022"]]},"title":"Technology for Rapid Detection of Cyromazine Residues in Fruits and Vegetables: Molecularly Imprinted Electrochemical Sensors","type":"article-journal","volume":"12"},"uris":["http://www.mendeley.com/documents/?uuid=29a3136e-f34e-418f-99d2-2fef43828236","http://www.mendeley.com/documents/?uuid=21b819e7-1f4a-4b68-ae0c-5ec936e487ed"]}],"mendeley":{"formattedCitation":"[16]","plainTextFormattedCitation":"[16]","previouslyFormattedCitation":"[16]"},"properties":{"noteIndex":0},"schema":"https://github.com/citation-style-language/schema/raw/master/csl-citation.json"}</w:instrText>
      </w:r>
      <w:r w:rsidR="001841BE" w:rsidRPr="00F17921">
        <w:rPr>
          <w:rFonts w:ascii="Times New Roman" w:hAnsi="Times New Roman" w:cs="Times New Roman"/>
          <w:sz w:val="20"/>
          <w:szCs w:val="20"/>
        </w:rPr>
        <w:fldChar w:fldCharType="separate"/>
      </w:r>
      <w:r w:rsidR="005F7F98" w:rsidRPr="00F17921">
        <w:rPr>
          <w:rFonts w:ascii="Times New Roman" w:hAnsi="Times New Roman" w:cs="Times New Roman"/>
          <w:noProof/>
          <w:sz w:val="20"/>
          <w:szCs w:val="20"/>
        </w:rPr>
        <w:t>[16]</w:t>
      </w:r>
      <w:r w:rsidR="001841BE" w:rsidRPr="00F17921">
        <w:rPr>
          <w:rFonts w:ascii="Times New Roman" w:hAnsi="Times New Roman" w:cs="Times New Roman"/>
          <w:sz w:val="20"/>
          <w:szCs w:val="20"/>
        </w:rPr>
        <w:fldChar w:fldCharType="end"/>
      </w:r>
      <w:r w:rsidR="002D2315" w:rsidRPr="00F17921">
        <w:rPr>
          <w:rFonts w:ascii="Times New Roman" w:hAnsi="Times New Roman" w:cs="Times New Roman"/>
          <w:sz w:val="20"/>
          <w:szCs w:val="20"/>
        </w:rPr>
        <w:t>.</w:t>
      </w:r>
      <w:r w:rsidR="00AD36B3" w:rsidRPr="00F17921">
        <w:rPr>
          <w:rFonts w:ascii="Times New Roman" w:hAnsi="Times New Roman" w:cs="Times New Roman"/>
          <w:sz w:val="20"/>
          <w:szCs w:val="20"/>
        </w:rPr>
        <w:t>The excess usage of glyphosate has sparked concerns over the dangers it poses to the environment and human health. Glyphosate is electrically passive and hence it is challenging to directly detect it by sensing techniques. But, due to the presence of two donor groups, it can form a ring (five membered) with the Cu</w:t>
      </w:r>
      <w:r w:rsidR="00AD36B3" w:rsidRPr="00F17921">
        <w:rPr>
          <w:rFonts w:ascii="Times New Roman" w:hAnsi="Times New Roman" w:cs="Times New Roman"/>
          <w:sz w:val="20"/>
          <w:szCs w:val="20"/>
          <w:vertAlign w:val="superscript"/>
        </w:rPr>
        <w:t>2+</w:t>
      </w:r>
      <w:r w:rsidR="00AD36B3" w:rsidRPr="00F17921">
        <w:rPr>
          <w:rFonts w:ascii="Times New Roman" w:hAnsi="Times New Roman" w:cs="Times New Roman"/>
          <w:sz w:val="20"/>
          <w:szCs w:val="20"/>
        </w:rPr>
        <w:t>.Hence Rui Jiang et al.</w:t>
      </w:r>
      <w:r w:rsidR="002D2315" w:rsidRPr="00F17921">
        <w:rPr>
          <w:rFonts w:ascii="Times New Roman" w:hAnsi="Times New Roman" w:cs="Times New Roman"/>
          <w:sz w:val="20"/>
          <w:szCs w:val="20"/>
        </w:rPr>
        <w:t>,</w:t>
      </w:r>
      <w:r w:rsidR="00AD36B3" w:rsidRPr="00F17921">
        <w:rPr>
          <w:rFonts w:ascii="Times New Roman" w:hAnsi="Times New Roman" w:cs="Times New Roman"/>
          <w:sz w:val="20"/>
          <w:szCs w:val="20"/>
        </w:rPr>
        <w:t xml:space="preserve"> synthesized a Cu-TCCP</w:t>
      </w:r>
      <w:r w:rsidR="002A2C4C" w:rsidRPr="00F17921">
        <w:rPr>
          <w:rFonts w:ascii="Times New Roman" w:hAnsi="Times New Roman" w:cs="Times New Roman"/>
          <w:sz w:val="20"/>
          <w:szCs w:val="20"/>
        </w:rPr>
        <w:t xml:space="preserve"> /AuNPs/CP</w:t>
      </w:r>
      <w:r w:rsidR="00AD36B3" w:rsidRPr="00F17921">
        <w:rPr>
          <w:rFonts w:ascii="Times New Roman" w:hAnsi="Times New Roman" w:cs="Times New Roman"/>
          <w:sz w:val="20"/>
          <w:szCs w:val="20"/>
        </w:rPr>
        <w:t xml:space="preserve"> having strong catalytic activity </w:t>
      </w:r>
      <w:r w:rsidR="002A2C4C" w:rsidRPr="00F17921">
        <w:rPr>
          <w:rFonts w:ascii="Times New Roman" w:hAnsi="Times New Roman" w:cs="Times New Roman"/>
          <w:sz w:val="20"/>
          <w:szCs w:val="20"/>
        </w:rPr>
        <w:t>and wide</w:t>
      </w:r>
      <w:r w:rsidR="00AD36B3" w:rsidRPr="00F17921">
        <w:rPr>
          <w:rFonts w:ascii="Times New Roman" w:hAnsi="Times New Roman" w:cs="Times New Roman"/>
          <w:sz w:val="20"/>
          <w:szCs w:val="20"/>
        </w:rPr>
        <w:t xml:space="preserve"> surface area</w:t>
      </w:r>
      <w:r w:rsidR="002A2C4C" w:rsidRPr="00F17921">
        <w:rPr>
          <w:rFonts w:ascii="Times New Roman" w:hAnsi="Times New Roman" w:cs="Times New Roman"/>
          <w:sz w:val="20"/>
          <w:szCs w:val="20"/>
        </w:rPr>
        <w:t xml:space="preserve"> because the presence of these copper sites can react with GLY which in turn increase its sensitivity and aid the electrochemical </w:t>
      </w:r>
      <w:r w:rsidR="00292E01" w:rsidRPr="00F17921">
        <w:rPr>
          <w:rFonts w:ascii="Times New Roman" w:hAnsi="Times New Roman" w:cs="Times New Roman"/>
          <w:sz w:val="20"/>
          <w:szCs w:val="20"/>
        </w:rPr>
        <w:t>detection. Thus</w:t>
      </w:r>
      <w:r w:rsidR="001251DA" w:rsidRPr="00F17921">
        <w:rPr>
          <w:rFonts w:ascii="Times New Roman" w:hAnsi="Times New Roman" w:cs="Times New Roman"/>
          <w:sz w:val="20"/>
          <w:szCs w:val="20"/>
        </w:rPr>
        <w:t>, this built-in sensor, made of AuNPs, had high conductivity and successfully used applied to the samples of water, carrot, soybean and wheat.</w:t>
      </w:r>
      <w:r w:rsidR="002D2315" w:rsidRPr="00F17921">
        <w:rPr>
          <w:rFonts w:ascii="Times New Roman" w:hAnsi="Times New Roman" w:cs="Times New Roman"/>
          <w:sz w:val="20"/>
          <w:szCs w:val="20"/>
        </w:rPr>
        <w:t xml:space="preserve"> </w:t>
      </w:r>
      <w:r w:rsidR="002D2315" w:rsidRPr="00F17921">
        <w:rPr>
          <w:rFonts w:ascii="Times New Roman" w:hAnsi="Times New Roman" w:cs="Times New Roman"/>
          <w:sz w:val="20"/>
          <w:szCs w:val="20"/>
        </w:rPr>
        <w:fldChar w:fldCharType="begin" w:fldLock="1"/>
      </w:r>
      <w:r w:rsidR="002D2315" w:rsidRPr="00F17921">
        <w:rPr>
          <w:rFonts w:ascii="Times New Roman" w:hAnsi="Times New Roman" w:cs="Times New Roman"/>
          <w:sz w:val="20"/>
          <w:szCs w:val="20"/>
        </w:rPr>
        <w:instrText>ADDIN CSL_CITATION {"citationItems":[{"id":"ITEM-1","itemData":{"DOI":"10.1016/j.snb.2022.131492","ISSN":"09254005","abstract":"Glyphosate (GLY), an exceedingly effective herbicide, has raised worries about the risks posing to the ecosystem and human health due to excessive exposure. An electrochemical sensor based on copper porphyrin metal organic framework and gold nanoparticles modified carbon paper (Cu-TCPP/AuNPs/CP) was developed for sensitive determination of GLY by differential pulse voltammetry (DPV). The Cu-TCPP has large surface area and excellent catalytic activity, increasing the copper sites to combine with GLY for selective determination and improving the sensitivity of the electrochemical sensor. Under optimized conditions, the constructed sensor has a linear range from 0.2 to 120 μmol L−1 with a detection limit of 0.03 μmol L−1 (S/N = 3). The sensor was applied to water, soybean, wheat and carrot with the recovery ranging from 97.5% to 110.7%. After two weeks storage at 4 °C, the peak current of the sensor remains 86.6% of the original value with negligible interference. This sensor has a great potential application in water, soil and other environmental samples.","author":[{"dropping-particle":"","family":"Jiang","given":"Rui","non-dropping-particle":"","parse-names":false,"suffix":""},{"dropping-particle":"","family":"Pang","given":"Yue Hong","non-dropping-particle":"","parse-names":false,"suffix":""},{"dropping-particle":"","family":"Yang","given":"Qiu Yu","non-dropping-particle":"","parse-names":false,"suffix":""},{"dropping-particle":"","family":"Wan","given":"Chao Qun","non-dropping-particle":"","parse-names":false,"suffix":""},{"dropping-particle":"","family":"Shen","given":"Xiao Fang","non-dropping-particle":"","parse-names":false,"suffix":""}],"container-title":"Sensors and Actuators B: Chemical","id":"ITEM-1","issue":"November 2021","issued":{"date-parts":[["2022"]]},"page":"131492","publisher":"Elsevier B.V.","title":"Copper porphyrin metal-organic framework modified carbon paper for electrochemical sensing of glyphosate","type":"article-journal","volume":"358"},"uris":["http://www.mendeley.com/documents/?uuid=fb279923-ad45-40af-9300-7a65001e54dc","http://www.mendeley.com/documents/?uuid=7ed6c025-fefe-4786-bce7-455e05705ba1"]}],"mendeley":{"formattedCitation":"[17]","plainTextFormattedCitation":"[17]","previouslyFormattedCitation":"[17]"},"properties":{"noteIndex":0},"schema":"https://github.com/citation-style-language/schema/raw/master/csl-citation.json"}</w:instrText>
      </w:r>
      <w:r w:rsidR="002D2315" w:rsidRPr="00F17921">
        <w:rPr>
          <w:rFonts w:ascii="Times New Roman" w:hAnsi="Times New Roman" w:cs="Times New Roman"/>
          <w:sz w:val="20"/>
          <w:szCs w:val="20"/>
        </w:rPr>
        <w:fldChar w:fldCharType="separate"/>
      </w:r>
      <w:r w:rsidR="002D2315" w:rsidRPr="00F17921">
        <w:rPr>
          <w:rFonts w:ascii="Times New Roman" w:hAnsi="Times New Roman" w:cs="Times New Roman"/>
          <w:noProof/>
          <w:sz w:val="20"/>
          <w:szCs w:val="20"/>
        </w:rPr>
        <w:t>[17]</w:t>
      </w:r>
      <w:r w:rsidR="002D2315" w:rsidRPr="00F17921">
        <w:rPr>
          <w:rFonts w:ascii="Times New Roman" w:hAnsi="Times New Roman" w:cs="Times New Roman"/>
          <w:sz w:val="20"/>
          <w:szCs w:val="20"/>
        </w:rPr>
        <w:fldChar w:fldCharType="end"/>
      </w:r>
      <w:r w:rsidR="00B0655B" w:rsidRPr="00F17921">
        <w:rPr>
          <w:rFonts w:ascii="Times New Roman" w:hAnsi="Times New Roman" w:cs="Times New Roman"/>
          <w:sz w:val="20"/>
          <w:szCs w:val="20"/>
        </w:rPr>
        <w:t>Owing to more stability and less toxic nature of La</w:t>
      </w:r>
      <w:r w:rsidR="00B0655B" w:rsidRPr="00F17921">
        <w:rPr>
          <w:rFonts w:ascii="Times New Roman" w:hAnsi="Times New Roman" w:cs="Times New Roman"/>
          <w:sz w:val="20"/>
          <w:szCs w:val="20"/>
          <w:vertAlign w:val="subscript"/>
        </w:rPr>
        <w:t>2</w:t>
      </w:r>
      <w:r w:rsidR="00B0655B" w:rsidRPr="00F17921">
        <w:rPr>
          <w:rFonts w:ascii="Times New Roman" w:hAnsi="Times New Roman" w:cs="Times New Roman"/>
          <w:sz w:val="20"/>
          <w:szCs w:val="20"/>
        </w:rPr>
        <w:t>S</w:t>
      </w:r>
      <w:r w:rsidR="00B0655B" w:rsidRPr="00F17921">
        <w:rPr>
          <w:rFonts w:ascii="Times New Roman" w:hAnsi="Times New Roman" w:cs="Times New Roman"/>
          <w:sz w:val="20"/>
          <w:szCs w:val="20"/>
          <w:vertAlign w:val="subscript"/>
        </w:rPr>
        <w:t>3</w:t>
      </w:r>
      <w:r w:rsidR="00B0655B" w:rsidRPr="00F17921">
        <w:rPr>
          <w:rFonts w:ascii="Times New Roman" w:hAnsi="Times New Roman" w:cs="Times New Roman"/>
          <w:sz w:val="20"/>
          <w:szCs w:val="20"/>
        </w:rPr>
        <w:t xml:space="preserve">, </w:t>
      </w:r>
      <w:r w:rsidR="001251DA" w:rsidRPr="00F17921">
        <w:rPr>
          <w:rFonts w:ascii="Times New Roman" w:hAnsi="Times New Roman" w:cs="Times New Roman"/>
          <w:sz w:val="20"/>
          <w:szCs w:val="20"/>
        </w:rPr>
        <w:t>Umamaheswari Rajaji et al</w:t>
      </w:r>
      <w:r w:rsidR="002D2315" w:rsidRPr="00F17921">
        <w:rPr>
          <w:rFonts w:ascii="Times New Roman" w:hAnsi="Times New Roman" w:cs="Times New Roman"/>
          <w:sz w:val="20"/>
          <w:szCs w:val="20"/>
        </w:rPr>
        <w:t>., fabricated</w:t>
      </w:r>
      <w:r w:rsidR="00993DFF" w:rsidRPr="00F17921">
        <w:rPr>
          <w:rFonts w:ascii="Times New Roman" w:hAnsi="Times New Roman" w:cs="Times New Roman"/>
          <w:sz w:val="20"/>
          <w:szCs w:val="20"/>
        </w:rPr>
        <w:t xml:space="preserve"> a novel electrode made of </w:t>
      </w:r>
      <w:r w:rsidR="00693C09" w:rsidRPr="00F17921">
        <w:rPr>
          <w:rFonts w:ascii="Times New Roman" w:hAnsi="Times New Roman" w:cs="Times New Roman"/>
          <w:sz w:val="20"/>
          <w:szCs w:val="20"/>
        </w:rPr>
        <w:t>Sr@La</w:t>
      </w:r>
      <w:r w:rsidR="00693C09" w:rsidRPr="00F17921">
        <w:rPr>
          <w:rFonts w:ascii="Times New Roman" w:hAnsi="Times New Roman" w:cs="Times New Roman"/>
          <w:sz w:val="20"/>
          <w:szCs w:val="20"/>
          <w:vertAlign w:val="subscript"/>
        </w:rPr>
        <w:t>2</w:t>
      </w:r>
      <w:r w:rsidR="00693C09" w:rsidRPr="00F17921">
        <w:rPr>
          <w:rFonts w:ascii="Times New Roman" w:hAnsi="Times New Roman" w:cs="Times New Roman"/>
          <w:sz w:val="20"/>
          <w:szCs w:val="20"/>
        </w:rPr>
        <w:t>S</w:t>
      </w:r>
      <w:r w:rsidR="00693C09" w:rsidRPr="00F17921">
        <w:rPr>
          <w:rFonts w:ascii="Times New Roman" w:hAnsi="Times New Roman" w:cs="Times New Roman"/>
          <w:sz w:val="20"/>
          <w:szCs w:val="20"/>
          <w:vertAlign w:val="subscript"/>
        </w:rPr>
        <w:t>3</w:t>
      </w:r>
      <w:r w:rsidR="002D2315" w:rsidRPr="00F17921">
        <w:rPr>
          <w:rFonts w:ascii="Times New Roman" w:hAnsi="Times New Roman" w:cs="Times New Roman"/>
          <w:sz w:val="20"/>
          <w:szCs w:val="20"/>
        </w:rPr>
        <w:t>.T</w:t>
      </w:r>
      <w:r w:rsidR="00693C09" w:rsidRPr="00F17921">
        <w:rPr>
          <w:rFonts w:ascii="Times New Roman" w:hAnsi="Times New Roman" w:cs="Times New Roman"/>
          <w:sz w:val="20"/>
          <w:szCs w:val="20"/>
        </w:rPr>
        <w:t>he structural alterations were brought about by the metal-to-metal sulphide doping and</w:t>
      </w:r>
      <w:r w:rsidR="002D2315" w:rsidRPr="00F17921">
        <w:rPr>
          <w:rFonts w:ascii="Times New Roman" w:hAnsi="Times New Roman" w:cs="Times New Roman"/>
          <w:sz w:val="20"/>
          <w:szCs w:val="20"/>
        </w:rPr>
        <w:t xml:space="preserve"> this</w:t>
      </w:r>
      <w:r w:rsidR="00693C09" w:rsidRPr="00F17921">
        <w:rPr>
          <w:rFonts w:ascii="Times New Roman" w:hAnsi="Times New Roman" w:cs="Times New Roman"/>
          <w:sz w:val="20"/>
          <w:szCs w:val="20"/>
        </w:rPr>
        <w:t xml:space="preserve"> improved the electrochemical performance. The increased surface area and conductivity along with layered structure promoted easy</w:t>
      </w:r>
      <w:r w:rsidR="007D2BFF" w:rsidRPr="00F17921">
        <w:rPr>
          <w:rFonts w:ascii="Times New Roman" w:hAnsi="Times New Roman" w:cs="Times New Roman"/>
          <w:sz w:val="20"/>
          <w:szCs w:val="20"/>
        </w:rPr>
        <w:t xml:space="preserve"> movement of </w:t>
      </w:r>
      <w:r w:rsidR="007B673E" w:rsidRPr="00F17921">
        <w:rPr>
          <w:rFonts w:ascii="Times New Roman" w:hAnsi="Times New Roman" w:cs="Times New Roman"/>
          <w:sz w:val="20"/>
          <w:szCs w:val="20"/>
        </w:rPr>
        <w:t xml:space="preserve">electrons </w:t>
      </w:r>
      <w:r w:rsidR="002D2315" w:rsidRPr="00F17921">
        <w:rPr>
          <w:rFonts w:ascii="Times New Roman" w:hAnsi="Times New Roman" w:cs="Times New Roman"/>
          <w:sz w:val="20"/>
          <w:szCs w:val="20"/>
        </w:rPr>
        <w:t xml:space="preserve">in </w:t>
      </w:r>
      <w:r w:rsidR="007B673E" w:rsidRPr="00F17921">
        <w:rPr>
          <w:rFonts w:ascii="Times New Roman" w:hAnsi="Times New Roman" w:cs="Times New Roman"/>
          <w:sz w:val="20"/>
          <w:szCs w:val="20"/>
        </w:rPr>
        <w:t>the</w:t>
      </w:r>
      <w:r w:rsidR="004279E3" w:rsidRPr="00F17921">
        <w:rPr>
          <w:rFonts w:ascii="Times New Roman" w:hAnsi="Times New Roman" w:cs="Times New Roman"/>
          <w:sz w:val="20"/>
          <w:szCs w:val="20"/>
        </w:rPr>
        <w:t xml:space="preserve"> MTO's redox </w:t>
      </w:r>
      <w:r w:rsidR="005A4018" w:rsidRPr="00F17921">
        <w:rPr>
          <w:rFonts w:ascii="Times New Roman" w:hAnsi="Times New Roman" w:cs="Times New Roman"/>
          <w:sz w:val="20"/>
          <w:szCs w:val="20"/>
        </w:rPr>
        <w:t>process. The</w:t>
      </w:r>
      <w:r w:rsidR="006B37F5" w:rsidRPr="00F17921">
        <w:rPr>
          <w:rFonts w:ascii="Times New Roman" w:hAnsi="Times New Roman" w:cs="Times New Roman"/>
          <w:sz w:val="20"/>
          <w:szCs w:val="20"/>
        </w:rPr>
        <w:t xml:space="preserve"> RSD values were below two percent and hence</w:t>
      </w:r>
      <w:r w:rsidR="002D2315" w:rsidRPr="00F17921">
        <w:rPr>
          <w:rFonts w:ascii="Times New Roman" w:hAnsi="Times New Roman" w:cs="Times New Roman"/>
          <w:sz w:val="20"/>
          <w:szCs w:val="20"/>
        </w:rPr>
        <w:t xml:space="preserve"> it</w:t>
      </w:r>
      <w:r w:rsidR="006B37F5" w:rsidRPr="00F17921">
        <w:rPr>
          <w:rFonts w:ascii="Times New Roman" w:hAnsi="Times New Roman" w:cs="Times New Roman"/>
          <w:sz w:val="20"/>
          <w:szCs w:val="20"/>
        </w:rPr>
        <w:t xml:space="preserve"> indicated </w:t>
      </w:r>
      <w:r w:rsidR="007B673E" w:rsidRPr="00F17921">
        <w:rPr>
          <w:rFonts w:ascii="Times New Roman" w:hAnsi="Times New Roman" w:cs="Times New Roman"/>
          <w:sz w:val="20"/>
          <w:szCs w:val="20"/>
        </w:rPr>
        <w:t xml:space="preserve">the </w:t>
      </w:r>
      <w:r w:rsidR="006B37F5" w:rsidRPr="00F17921">
        <w:rPr>
          <w:rFonts w:ascii="Times New Roman" w:hAnsi="Times New Roman" w:cs="Times New Roman"/>
          <w:sz w:val="20"/>
          <w:szCs w:val="20"/>
        </w:rPr>
        <w:t xml:space="preserve">excellent selective detection of MTO </w:t>
      </w:r>
      <w:r w:rsidR="002802E2" w:rsidRPr="00F17921">
        <w:rPr>
          <w:rFonts w:ascii="Times New Roman" w:hAnsi="Times New Roman" w:cs="Times New Roman"/>
          <w:sz w:val="20"/>
          <w:szCs w:val="20"/>
        </w:rPr>
        <w:t>with respect to other</w:t>
      </w:r>
      <w:r w:rsidR="006B37F5" w:rsidRPr="00F17921">
        <w:rPr>
          <w:rFonts w:ascii="Times New Roman" w:hAnsi="Times New Roman" w:cs="Times New Roman"/>
          <w:sz w:val="20"/>
          <w:szCs w:val="20"/>
        </w:rPr>
        <w:t xml:space="preserve"> species</w:t>
      </w:r>
      <w:r w:rsidR="00797782" w:rsidRPr="00F17921">
        <w:rPr>
          <w:rFonts w:ascii="Times New Roman" w:hAnsi="Times New Roman" w:cs="Times New Roman"/>
          <w:sz w:val="20"/>
          <w:szCs w:val="20"/>
        </w:rPr>
        <w:t xml:space="preserve"> in spiked samples of </w:t>
      </w:r>
      <w:r w:rsidR="00B86588" w:rsidRPr="00F17921">
        <w:rPr>
          <w:rFonts w:ascii="Times New Roman" w:hAnsi="Times New Roman" w:cs="Times New Roman"/>
          <w:sz w:val="20"/>
          <w:szCs w:val="20"/>
        </w:rPr>
        <w:t xml:space="preserve">fruit </w:t>
      </w:r>
      <w:r w:rsidR="005A4018" w:rsidRPr="00F17921">
        <w:rPr>
          <w:rFonts w:ascii="Times New Roman" w:hAnsi="Times New Roman" w:cs="Times New Roman"/>
          <w:sz w:val="20"/>
          <w:szCs w:val="20"/>
        </w:rPr>
        <w:t>extracts,</w:t>
      </w:r>
      <w:r w:rsidR="00B86588" w:rsidRPr="00F17921">
        <w:rPr>
          <w:rFonts w:ascii="Times New Roman" w:hAnsi="Times New Roman" w:cs="Times New Roman"/>
          <w:sz w:val="20"/>
          <w:szCs w:val="20"/>
        </w:rPr>
        <w:t xml:space="preserve"> river and industrial wastewater</w:t>
      </w:r>
      <w:r w:rsidR="002D2315" w:rsidRPr="00F17921">
        <w:rPr>
          <w:rFonts w:ascii="Times New Roman" w:hAnsi="Times New Roman" w:cs="Times New Roman"/>
          <w:sz w:val="20"/>
          <w:szCs w:val="20"/>
        </w:rPr>
        <w:t>.</w:t>
      </w:r>
      <w:r w:rsidR="002D2315" w:rsidRPr="00F17921">
        <w:rPr>
          <w:rFonts w:ascii="Times New Roman" w:hAnsi="Times New Roman" w:cs="Times New Roman"/>
          <w:sz w:val="20"/>
          <w:szCs w:val="20"/>
        </w:rPr>
        <w:fldChar w:fldCharType="begin" w:fldLock="1"/>
      </w:r>
      <w:r w:rsidR="002D2315" w:rsidRPr="00F17921">
        <w:rPr>
          <w:rFonts w:ascii="Times New Roman" w:hAnsi="Times New Roman" w:cs="Times New Roman"/>
          <w:sz w:val="20"/>
          <w:szCs w:val="20"/>
        </w:rPr>
        <w:instrText>ADDIN CSL_CITATION {"citationItems":[{"id":"ITEM-1","itemData":{"DOI":"10.1016/j.ultsonch.2022.106251","ISSN":"18732828","PMID":"36462467","abstract":"Herbicides are used constantly in agriculture to enhance productivity across the globe. This herbicide monitoring requires utmost importance since its high dose leads to ecological imbalance and a negative impact on the environment. Moreover, a quantification of toxic herbicide is one of the important problems in the food analysis. In this work, deals with the development of a simple, and facile one-pot sonochemical synthesis of strontium doped La2S3 (Sr@La2S3). Morphological and structural characterization confirms the doping of Sr@La2S3 to generate a hierarchical layered structure. The electrochemical performance of modified with rotating disk electrode (RDE) using Sr@La2S3 composite is high, compared to La2S3 and bare electrodes towards the quantitative detection of mesotrione (MTO) in phosphate buffer. Sr@La2S3/RDE showed good sensitivity for MTO detection and it exhibit a range of 0.01–307.01 μM and limit of detection of 2.4 nM. Besides, the selectivity of fabricated electrode is high as it can electrochemically reduce MTO particularly, even in the presence of other chemicals, biological molecules and inorganic ions. The repeatability of MTO detection is high even after 30 days with a lower RSD values. Hence, simple fabrication of Sr@La2S3/RDE could be a novel electrode for the sensitive, selective, and reproducible determination of herbicides in real-time applications.","author":[{"dropping-particle":"","family":"Rajaji","given":"Umamaheswari","non-dropping-particle":"","parse-names":false,"suffix":""},{"dropping-particle":"","family":"Yogesh Kumar","given":"K.","non-dropping-particle":"","parse-names":false,"suffix":""},{"dropping-particle":"","family":"Arumugam","given":"Rameshkumar","non-dropping-particle":"","parse-names":false,"suffix":""},{"dropping-particle":"","family":"Alothman","given":"Asma A.","non-dropping-particle":"","parse-names":false,"suffix":""},{"dropping-particle":"","family":"Ouladsmane","given":"Mohamed","non-dropping-particle":"","parse-names":false,"suffix":""},{"dropping-particle":"","family":"Chung","given":"Ren Jei","non-dropping-particle":"","parse-names":false,"suffix":""},{"dropping-particle":"","family":"Liu","given":"Ting Yu","non-dropping-particle":"","parse-names":false,"suffix":""}],"container-title":"Ultrasonics Sonochemistry","id":"ITEM-1","issue":"October 2022","issued":{"date-parts":[["2023"]]},"page":"106251","publisher":"Elsevier B.V.","title":"Sonochemical construction of hierarchical strontium doped lanthanum trisulfide electrocatalyst: An efficient electrode for highly sensitive detection of ecological pollutant in food and water","type":"article-journal","volume":"92"},"uris":["http://www.mendeley.com/documents/?uuid=9d97c105-7982-4baa-a084-e9d63d2e700c","http://www.mendeley.com/documents/?uuid=84aff5f7-5001-421d-8baf-7973b213dc4d"]}],"mendeley":{"formattedCitation":"[18]","plainTextFormattedCitation":"[18]","previouslyFormattedCitation":"[18]"},"properties":{"noteIndex":0},"schema":"https://github.com/citation-style-language/schema/raw/master/csl-citation.json"}</w:instrText>
      </w:r>
      <w:r w:rsidR="002D2315" w:rsidRPr="00F17921">
        <w:rPr>
          <w:rFonts w:ascii="Times New Roman" w:hAnsi="Times New Roman" w:cs="Times New Roman"/>
          <w:sz w:val="20"/>
          <w:szCs w:val="20"/>
        </w:rPr>
        <w:fldChar w:fldCharType="separate"/>
      </w:r>
      <w:r w:rsidR="002D2315" w:rsidRPr="00F17921">
        <w:rPr>
          <w:rFonts w:ascii="Times New Roman" w:hAnsi="Times New Roman" w:cs="Times New Roman"/>
          <w:noProof/>
          <w:sz w:val="20"/>
          <w:szCs w:val="20"/>
        </w:rPr>
        <w:t>[18]</w:t>
      </w:r>
      <w:r w:rsidR="002D2315" w:rsidRPr="00F17921">
        <w:rPr>
          <w:rFonts w:ascii="Times New Roman" w:hAnsi="Times New Roman" w:cs="Times New Roman"/>
          <w:sz w:val="20"/>
          <w:szCs w:val="20"/>
        </w:rPr>
        <w:fldChar w:fldCharType="end"/>
      </w:r>
      <w:r w:rsidR="00B86588" w:rsidRPr="00F17921">
        <w:rPr>
          <w:rFonts w:ascii="Times New Roman" w:hAnsi="Times New Roman" w:cs="Times New Roman"/>
          <w:sz w:val="20"/>
          <w:szCs w:val="20"/>
        </w:rPr>
        <w:t>.</w:t>
      </w:r>
      <w:r w:rsidR="008720EF" w:rsidRPr="00F17921">
        <w:rPr>
          <w:rFonts w:ascii="Times New Roman" w:hAnsi="Times New Roman" w:cs="Times New Roman"/>
          <w:sz w:val="20"/>
          <w:szCs w:val="20"/>
        </w:rPr>
        <w:t>Li Ruiyi e</w:t>
      </w:r>
      <w:r w:rsidR="00BD06AF" w:rsidRPr="00F17921">
        <w:rPr>
          <w:rFonts w:ascii="Times New Roman" w:hAnsi="Times New Roman" w:cs="Times New Roman"/>
          <w:sz w:val="20"/>
          <w:szCs w:val="20"/>
        </w:rPr>
        <w:t>t al.</w:t>
      </w:r>
      <w:r w:rsidR="002D2315" w:rsidRPr="00F17921">
        <w:rPr>
          <w:rFonts w:ascii="Times New Roman" w:hAnsi="Times New Roman" w:cs="Times New Roman"/>
          <w:sz w:val="20"/>
          <w:szCs w:val="20"/>
        </w:rPr>
        <w:t>,</w:t>
      </w:r>
      <w:r w:rsidR="006419A5" w:rsidRPr="00F17921">
        <w:rPr>
          <w:rFonts w:ascii="Times New Roman" w:hAnsi="Times New Roman" w:cs="Times New Roman"/>
          <w:sz w:val="20"/>
          <w:szCs w:val="20"/>
        </w:rPr>
        <w:t xml:space="preserve"> described</w:t>
      </w:r>
      <w:r w:rsidR="00E721C4" w:rsidRPr="00F17921">
        <w:rPr>
          <w:rFonts w:ascii="Times New Roman" w:hAnsi="Times New Roman" w:cs="Times New Roman"/>
          <w:sz w:val="20"/>
          <w:szCs w:val="20"/>
        </w:rPr>
        <w:t xml:space="preserve"> the synthesis of a</w:t>
      </w:r>
      <w:r w:rsidR="00687C76" w:rsidRPr="00F17921">
        <w:rPr>
          <w:rFonts w:ascii="Times New Roman" w:hAnsi="Times New Roman" w:cs="Times New Roman"/>
          <w:sz w:val="20"/>
          <w:szCs w:val="20"/>
        </w:rPr>
        <w:t xml:space="preserve"> nanohybrid of </w:t>
      </w:r>
      <w:r w:rsidR="00E721C4" w:rsidRPr="00F17921">
        <w:rPr>
          <w:rFonts w:ascii="Times New Roman" w:hAnsi="Times New Roman" w:cs="Times New Roman"/>
          <w:sz w:val="20"/>
          <w:szCs w:val="20"/>
        </w:rPr>
        <w:t xml:space="preserve">gold-graphene </w:t>
      </w:r>
      <w:r w:rsidR="00687C76" w:rsidRPr="00F17921">
        <w:rPr>
          <w:rFonts w:ascii="Times New Roman" w:hAnsi="Times New Roman" w:cs="Times New Roman"/>
          <w:sz w:val="20"/>
          <w:szCs w:val="20"/>
        </w:rPr>
        <w:t>QD</w:t>
      </w:r>
      <w:r w:rsidR="00E721C4" w:rsidRPr="00F17921">
        <w:rPr>
          <w:rFonts w:ascii="Times New Roman" w:hAnsi="Times New Roman" w:cs="Times New Roman"/>
          <w:sz w:val="20"/>
          <w:szCs w:val="20"/>
        </w:rPr>
        <w:t xml:space="preserve"> </w:t>
      </w:r>
      <w:r w:rsidR="00E232B5" w:rsidRPr="00F17921">
        <w:rPr>
          <w:rFonts w:ascii="Times New Roman" w:hAnsi="Times New Roman" w:cs="Times New Roman"/>
          <w:sz w:val="20"/>
          <w:szCs w:val="20"/>
        </w:rPr>
        <w:t xml:space="preserve">by </w:t>
      </w:r>
      <w:r w:rsidR="00E721C4" w:rsidRPr="00F17921">
        <w:rPr>
          <w:rFonts w:ascii="Times New Roman" w:hAnsi="Times New Roman" w:cs="Times New Roman"/>
          <w:sz w:val="20"/>
          <w:szCs w:val="20"/>
        </w:rPr>
        <w:t>functionalized with aspartic acid</w:t>
      </w:r>
      <w:r w:rsidR="00E72BF0" w:rsidRPr="00F17921">
        <w:rPr>
          <w:rFonts w:ascii="Times New Roman" w:hAnsi="Times New Roman" w:cs="Times New Roman"/>
          <w:sz w:val="20"/>
          <w:szCs w:val="20"/>
        </w:rPr>
        <w:t xml:space="preserve"> to detect acetamiprid</w:t>
      </w:r>
      <w:r w:rsidR="004619E9" w:rsidRPr="00F17921">
        <w:rPr>
          <w:rFonts w:ascii="Times New Roman" w:hAnsi="Times New Roman" w:cs="Times New Roman"/>
          <w:sz w:val="20"/>
          <w:szCs w:val="20"/>
        </w:rPr>
        <w:t xml:space="preserve"> and ometh</w:t>
      </w:r>
      <w:r w:rsidR="00BA14D5" w:rsidRPr="00F17921">
        <w:rPr>
          <w:rFonts w:ascii="Times New Roman" w:hAnsi="Times New Roman" w:cs="Times New Roman"/>
          <w:sz w:val="20"/>
          <w:szCs w:val="20"/>
        </w:rPr>
        <w:t>oate.</w:t>
      </w:r>
      <w:r w:rsidR="00EF6AD8" w:rsidRPr="00F17921">
        <w:rPr>
          <w:rFonts w:ascii="Times New Roman" w:hAnsi="Times New Roman" w:cs="Times New Roman"/>
          <w:sz w:val="20"/>
          <w:szCs w:val="20"/>
        </w:rPr>
        <w:t xml:space="preserve"> By the </w:t>
      </w:r>
      <w:r w:rsidR="001E7A4B" w:rsidRPr="00F17921">
        <w:rPr>
          <w:rFonts w:ascii="Times New Roman" w:hAnsi="Times New Roman" w:cs="Times New Roman"/>
          <w:sz w:val="20"/>
          <w:szCs w:val="20"/>
        </w:rPr>
        <w:t xml:space="preserve">formation of </w:t>
      </w:r>
      <w:r w:rsidR="00EF6AD8" w:rsidRPr="00F17921">
        <w:rPr>
          <w:rFonts w:ascii="Times New Roman" w:hAnsi="Times New Roman" w:cs="Times New Roman"/>
          <w:sz w:val="20"/>
          <w:szCs w:val="20"/>
        </w:rPr>
        <w:t>Schottky heterojunctions at the interface, the addition of Au nanocrystals to Arg/Asp-GQDs</w:t>
      </w:r>
      <w:r w:rsidR="00B06DEF" w:rsidRPr="00F17921">
        <w:rPr>
          <w:rFonts w:ascii="Times New Roman" w:hAnsi="Times New Roman" w:cs="Times New Roman"/>
          <w:sz w:val="20"/>
          <w:szCs w:val="20"/>
        </w:rPr>
        <w:t xml:space="preserve"> </w:t>
      </w:r>
      <w:r w:rsidR="005F2D97" w:rsidRPr="00F17921">
        <w:rPr>
          <w:rFonts w:ascii="Times New Roman" w:hAnsi="Times New Roman" w:cs="Times New Roman"/>
          <w:sz w:val="20"/>
          <w:szCs w:val="20"/>
        </w:rPr>
        <w:t xml:space="preserve">promoted the Au atoms exposure </w:t>
      </w:r>
      <w:r w:rsidR="00067834" w:rsidRPr="00F17921">
        <w:rPr>
          <w:rFonts w:ascii="Times New Roman" w:hAnsi="Times New Roman" w:cs="Times New Roman"/>
          <w:sz w:val="20"/>
          <w:szCs w:val="20"/>
        </w:rPr>
        <w:t xml:space="preserve">to </w:t>
      </w:r>
      <w:r w:rsidR="00FD36EA" w:rsidRPr="00F17921">
        <w:rPr>
          <w:rFonts w:ascii="Times New Roman" w:hAnsi="Times New Roman" w:cs="Times New Roman"/>
          <w:sz w:val="20"/>
          <w:szCs w:val="20"/>
        </w:rPr>
        <w:t>boost the</w:t>
      </w:r>
      <w:r w:rsidR="00EF6AD8" w:rsidRPr="00F17921">
        <w:rPr>
          <w:rFonts w:ascii="Times New Roman" w:hAnsi="Times New Roman" w:cs="Times New Roman"/>
          <w:sz w:val="20"/>
          <w:szCs w:val="20"/>
        </w:rPr>
        <w:t xml:space="preserve"> catalytic </w:t>
      </w:r>
      <w:r w:rsidR="00764D7C" w:rsidRPr="00F17921">
        <w:rPr>
          <w:rFonts w:ascii="Times New Roman" w:hAnsi="Times New Roman" w:cs="Times New Roman"/>
          <w:sz w:val="20"/>
          <w:szCs w:val="20"/>
        </w:rPr>
        <w:t>efficiency</w:t>
      </w:r>
      <w:r w:rsidR="00EF6AD8" w:rsidRPr="00F17921">
        <w:rPr>
          <w:rFonts w:ascii="Times New Roman" w:hAnsi="Times New Roman" w:cs="Times New Roman"/>
          <w:sz w:val="20"/>
          <w:szCs w:val="20"/>
        </w:rPr>
        <w:t xml:space="preserve"> of the </w:t>
      </w:r>
      <w:r w:rsidR="008662BF" w:rsidRPr="00F17921">
        <w:rPr>
          <w:rFonts w:ascii="Times New Roman" w:hAnsi="Times New Roman" w:cs="Times New Roman"/>
          <w:sz w:val="20"/>
          <w:szCs w:val="20"/>
        </w:rPr>
        <w:t>compound. The</w:t>
      </w:r>
      <w:r w:rsidR="005E6844" w:rsidRPr="00F17921">
        <w:rPr>
          <w:rFonts w:ascii="Times New Roman" w:hAnsi="Times New Roman" w:cs="Times New Roman"/>
          <w:sz w:val="20"/>
          <w:szCs w:val="20"/>
        </w:rPr>
        <w:t xml:space="preserve"> structural robustness </w:t>
      </w:r>
      <w:r w:rsidR="00CD22E4" w:rsidRPr="00F17921">
        <w:rPr>
          <w:rFonts w:ascii="Times New Roman" w:hAnsi="Times New Roman" w:cs="Times New Roman"/>
          <w:sz w:val="20"/>
          <w:szCs w:val="20"/>
        </w:rPr>
        <w:t xml:space="preserve">of Arg/Asp-GQD-Au </w:t>
      </w:r>
      <w:r w:rsidR="00F12057" w:rsidRPr="00F17921">
        <w:rPr>
          <w:rFonts w:ascii="Times New Roman" w:hAnsi="Times New Roman" w:cs="Times New Roman"/>
          <w:sz w:val="20"/>
          <w:szCs w:val="20"/>
        </w:rPr>
        <w:t xml:space="preserve">was improved by the </w:t>
      </w:r>
      <w:r w:rsidR="006812CF" w:rsidRPr="00F17921">
        <w:rPr>
          <w:rFonts w:ascii="Times New Roman" w:hAnsi="Times New Roman" w:cs="Times New Roman"/>
          <w:sz w:val="20"/>
          <w:szCs w:val="20"/>
        </w:rPr>
        <w:t xml:space="preserve">effective contact </w:t>
      </w:r>
      <w:r w:rsidR="003E00AB" w:rsidRPr="00F17921">
        <w:rPr>
          <w:rFonts w:ascii="Times New Roman" w:hAnsi="Times New Roman" w:cs="Times New Roman"/>
          <w:sz w:val="20"/>
          <w:szCs w:val="20"/>
        </w:rPr>
        <w:t xml:space="preserve">of several Au particles </w:t>
      </w:r>
      <w:r w:rsidR="00DC023D" w:rsidRPr="00F17921">
        <w:rPr>
          <w:rFonts w:ascii="Times New Roman" w:hAnsi="Times New Roman" w:cs="Times New Roman"/>
          <w:sz w:val="20"/>
          <w:szCs w:val="20"/>
        </w:rPr>
        <w:t xml:space="preserve">which </w:t>
      </w:r>
      <w:r w:rsidR="00003F57" w:rsidRPr="00F17921">
        <w:rPr>
          <w:rFonts w:ascii="Times New Roman" w:hAnsi="Times New Roman" w:cs="Times New Roman"/>
          <w:sz w:val="20"/>
          <w:szCs w:val="20"/>
        </w:rPr>
        <w:t xml:space="preserve">greatly improve repeatability for the electrochemical detection of </w:t>
      </w:r>
      <w:r w:rsidR="000E0DD8" w:rsidRPr="00F17921">
        <w:rPr>
          <w:rFonts w:ascii="Times New Roman" w:hAnsi="Times New Roman" w:cs="Times New Roman"/>
          <w:sz w:val="20"/>
          <w:szCs w:val="20"/>
        </w:rPr>
        <w:t>ACE and OME</w:t>
      </w:r>
      <w:r w:rsidR="002D2315" w:rsidRPr="00F17921">
        <w:rPr>
          <w:rFonts w:ascii="Times New Roman" w:hAnsi="Times New Roman" w:cs="Times New Roman"/>
          <w:sz w:val="20"/>
          <w:szCs w:val="20"/>
        </w:rPr>
        <w:fldChar w:fldCharType="begin" w:fldLock="1"/>
      </w:r>
      <w:r w:rsidR="002D2315" w:rsidRPr="00F17921">
        <w:rPr>
          <w:rFonts w:ascii="Times New Roman" w:hAnsi="Times New Roman" w:cs="Times New Roman"/>
          <w:sz w:val="20"/>
          <w:szCs w:val="20"/>
        </w:rPr>
        <w:instrText>ADDIN CSL_CITATION {"citationItems":[{"id":"ITEM-1","itemData":{"DOI":"10.1016/j.snb.2022.131597","ISSN":"09254005","abstract":"The study reports synthesis of gold-graphene quantum dot nanohybrid via reduction of chloroauric acid with arginine and aspartic acid-functionalized graphene quantum dot (Arg/Asp-GQD). The Arg/Asp-GQD-Au offers pomegranate-like architecture and Schottky heterojunction and was used for construction of electrochemical sensor for detection of omethoate and acetamiprid coupled with double target-induced DNA cycles. Target molecule hybridizes with aptamer DNA in duplex DNA to release auxiliary strand DNA. This triggers the DNA cycle and brings one redox probe to electrode surface. By the DNA cycle, one target molecule can transfer many redox probes to electrode surface and produces a significant signal amplification. The detection signal was enhanced by catalysis of Arg/Asp-GQD-Au toward redox of these probes due to its excellent catalytic activity. Differential pulse voltammetric peak current linearly increases with increasing target concentration between 5 × 10−14 and 5 × 10−10 M with detection limit of 1.67 × 10−14 Μ (S/N = 3) for omethoate and between 1 × 10−14 and 5 × 10−10 M with detection limit of 3.33 × 10−15 M (S/N = 3) for acetamiprid. The proposed method provides a much better sensitivity and selectivity and was successfully applied to detection of omethoate and acetamiprid in vegetable and fruit.","author":[{"dropping-particle":"","family":"Ruiyi","given":"Li","non-dropping-particle":"","parse-names":false,"suffix":""},{"dropping-particle":"","family":"Jin","given":"Wang","non-dropping-particle":"","parse-names":false,"suffix":""},{"dropping-particle":"","family":"Nana","given":"Li","non-dropping-particle":"","parse-names":false,"suffix":""},{"dropping-particle":"","family":"Dan","given":"Xu","non-dropping-particle":"","parse-names":false,"suffix":""},{"dropping-particle":"","family":"Zaijun","given":"Li","non-dropping-particle":"","parse-names":false,"suffix":""}],"container-title":"Sensors and Actuators B: Chemical","id":"ITEM-1","issue":"December 2021","issued":{"date-parts":[["2022"]]},"page":"131597","publisher":"Elsevier B.V.","title":"Electrochemical detection of omethoate and acetamiprid in vegetable and fruit with high sensitivity and selectivity based on pomegranate-like gold nanoparticle and double target-induced DNA cycle signal amplification","type":"article-journal","volume":"359"},"uris":["http://www.mendeley.com/documents/?uuid=027084de-ee27-453b-a645-8fc7ebc6e0bb","http://www.mendeley.com/documents/?uuid=68c7cc3c-4479-48ef-a1ae-4e298e8dc120"]}],"mendeley":{"formattedCitation":"[19]","plainTextFormattedCitation":"[19]","previouslyFormattedCitation":"[19]"},"properties":{"noteIndex":0},"schema":"https://github.com/citation-style-language/schema/raw/master/csl-citation.json"}</w:instrText>
      </w:r>
      <w:r w:rsidR="002D2315" w:rsidRPr="00F17921">
        <w:rPr>
          <w:rFonts w:ascii="Times New Roman" w:hAnsi="Times New Roman" w:cs="Times New Roman"/>
          <w:sz w:val="20"/>
          <w:szCs w:val="20"/>
        </w:rPr>
        <w:fldChar w:fldCharType="separate"/>
      </w:r>
      <w:r w:rsidR="002D2315" w:rsidRPr="00F17921">
        <w:rPr>
          <w:rFonts w:ascii="Times New Roman" w:hAnsi="Times New Roman" w:cs="Times New Roman"/>
          <w:noProof/>
          <w:sz w:val="20"/>
          <w:szCs w:val="20"/>
        </w:rPr>
        <w:t>[19]</w:t>
      </w:r>
      <w:r w:rsidR="002D2315" w:rsidRPr="00F17921">
        <w:rPr>
          <w:rFonts w:ascii="Times New Roman" w:hAnsi="Times New Roman" w:cs="Times New Roman"/>
          <w:sz w:val="20"/>
          <w:szCs w:val="20"/>
        </w:rPr>
        <w:fldChar w:fldCharType="end"/>
      </w:r>
      <w:r w:rsidR="000E0DD8" w:rsidRPr="00F17921">
        <w:rPr>
          <w:rFonts w:ascii="Times New Roman" w:hAnsi="Times New Roman" w:cs="Times New Roman"/>
          <w:sz w:val="20"/>
          <w:szCs w:val="20"/>
        </w:rPr>
        <w:t>.</w:t>
      </w:r>
      <w:r w:rsidR="009B12CD" w:rsidRPr="00F17921">
        <w:rPr>
          <w:rFonts w:ascii="Times New Roman" w:hAnsi="Times New Roman" w:cs="Times New Roman"/>
          <w:kern w:val="0"/>
          <w:sz w:val="20"/>
          <w:szCs w:val="20"/>
        </w:rPr>
        <w:t xml:space="preserve">Abdullah Alsulami et al., developed a </w:t>
      </w:r>
      <w:r w:rsidR="009B12CD" w:rsidRPr="00F17921">
        <w:rPr>
          <w:rFonts w:ascii="Times New Roman" w:hAnsi="Times New Roman" w:cs="Times New Roman"/>
          <w:sz w:val="20"/>
          <w:szCs w:val="20"/>
        </w:rPr>
        <w:t xml:space="preserve"> FeV/RGO nanocomposite by a less harmful DES-mediated solvothermal </w:t>
      </w:r>
      <w:r w:rsidR="002D2315" w:rsidRPr="00F17921">
        <w:rPr>
          <w:rFonts w:ascii="Times New Roman" w:hAnsi="Times New Roman" w:cs="Times New Roman"/>
          <w:sz w:val="20"/>
          <w:szCs w:val="20"/>
        </w:rPr>
        <w:t>methodology.</w:t>
      </w:r>
      <w:r w:rsidR="002D2315" w:rsidRPr="00F17921">
        <w:rPr>
          <w:rFonts w:ascii="Times New Roman" w:hAnsi="Times New Roman" w:cs="Times New Roman"/>
          <w:kern w:val="0"/>
          <w:sz w:val="20"/>
          <w:szCs w:val="20"/>
        </w:rPr>
        <w:t xml:space="preserve"> The material acted as a </w:t>
      </w:r>
      <w:r w:rsidR="009B12CD" w:rsidRPr="00F17921">
        <w:rPr>
          <w:rFonts w:ascii="Times New Roman" w:hAnsi="Times New Roman" w:cs="Times New Roman"/>
          <w:kern w:val="0"/>
          <w:sz w:val="20"/>
          <w:szCs w:val="20"/>
        </w:rPr>
        <w:t xml:space="preserve">dual applicant in pesticide detection and its total </w:t>
      </w:r>
      <w:r w:rsidR="002D2315" w:rsidRPr="00F17921">
        <w:rPr>
          <w:rFonts w:ascii="Times New Roman" w:hAnsi="Times New Roman" w:cs="Times New Roman"/>
          <w:kern w:val="0"/>
          <w:sz w:val="20"/>
          <w:szCs w:val="20"/>
        </w:rPr>
        <w:t>destruction. A</w:t>
      </w:r>
      <w:r w:rsidR="009B12CD" w:rsidRPr="00F17921">
        <w:rPr>
          <w:rFonts w:ascii="Times New Roman" w:hAnsi="Times New Roman" w:cs="Times New Roman"/>
          <w:kern w:val="0"/>
          <w:sz w:val="20"/>
          <w:szCs w:val="20"/>
        </w:rPr>
        <w:t xml:space="preserve"> clear current response was observed for Methyl parathion </w:t>
      </w:r>
      <w:r w:rsidR="00DA7A56" w:rsidRPr="00F17921">
        <w:rPr>
          <w:rFonts w:ascii="Times New Roman" w:hAnsi="Times New Roman" w:cs="Times New Roman"/>
          <w:kern w:val="0"/>
          <w:sz w:val="20"/>
          <w:szCs w:val="20"/>
        </w:rPr>
        <w:t xml:space="preserve">while detecting in real samples of green </w:t>
      </w:r>
      <w:r w:rsidR="002D2315" w:rsidRPr="00F17921">
        <w:rPr>
          <w:rFonts w:ascii="Times New Roman" w:hAnsi="Times New Roman" w:cs="Times New Roman"/>
          <w:kern w:val="0"/>
          <w:sz w:val="20"/>
          <w:szCs w:val="20"/>
        </w:rPr>
        <w:t>beans</w:t>
      </w:r>
      <w:r w:rsidR="00DA7A56" w:rsidRPr="00F17921">
        <w:rPr>
          <w:rFonts w:ascii="Times New Roman" w:hAnsi="Times New Roman" w:cs="Times New Roman"/>
          <w:kern w:val="0"/>
          <w:sz w:val="20"/>
          <w:szCs w:val="20"/>
        </w:rPr>
        <w:t xml:space="preserve"> and river water.</w:t>
      </w:r>
      <w:r w:rsidR="00256BE0" w:rsidRPr="00F17921">
        <w:rPr>
          <w:rFonts w:ascii="Times New Roman" w:hAnsi="Times New Roman" w:cs="Times New Roman"/>
          <w:kern w:val="0"/>
          <w:sz w:val="20"/>
          <w:szCs w:val="20"/>
        </w:rPr>
        <w:t xml:space="preserve"> </w:t>
      </w:r>
      <w:r w:rsidR="00256BE0" w:rsidRPr="00F17921">
        <w:rPr>
          <w:rFonts w:ascii="Times New Roman" w:hAnsi="Times New Roman" w:cs="Times New Roman"/>
          <w:kern w:val="0"/>
          <w:sz w:val="20"/>
          <w:szCs w:val="20"/>
        </w:rPr>
        <w:fldChar w:fldCharType="begin" w:fldLock="1"/>
      </w:r>
      <w:r w:rsidR="00E14448" w:rsidRPr="00F17921">
        <w:rPr>
          <w:rFonts w:ascii="Times New Roman" w:hAnsi="Times New Roman" w:cs="Times New Roman"/>
          <w:kern w:val="0"/>
          <w:sz w:val="20"/>
          <w:szCs w:val="20"/>
        </w:rPr>
        <w:instrText>ADDIN CSL_CITATION {"citationItems":[{"id":"ITEM-1","itemData":{"DOI":"10.1021/acsomega.2c05729","ISSN":"24701343","abstract":"Pesticide usage is one of the significant issues in modern agricultural practices; hence, monitoring pesticide content and its degradation is of utmost importance. A novel and simple one-pot deep eutectic solvent-based solvothermal method has been developed for the synthesis of FeVO4/reduced graphene oxide (FeV/RGO) nanocomposite. The band gap of FeV decreased upon anchoring with RGO. Enhanced activity in the detection and photocatalytic degradation has been achieved in the FeV/RGO nanocomposite compared to pure FeV and RGO. FeV/RGO was used to modify glassy carbon electrode (GCE), and the fabricated electrode was evaluated for its electrochemical detection of methyl parathion (MP). The amperometric technique was found to be more sensitive with a 0.001-260 μM (two linear ranges; 0.001-20 and 25-260 μM) wide linear range and low limit of detection value (0.70 nM). The practical applicability of modified GCE is more selective and sensitive to real samples like river water and green beans. Photocatalytic degradation of MP has been examined using FeV, RGO, and FeV/RGO nanocomposite. FeV/RGO managed to degrade 95% of MP under solar light in 80 min. Degradation parameters were optimized carefully to attain maximum efficiency. Degradation intermediates were identified using liquid chromatography-mass spectrometry analysis. The degradation mechanism has been studied in detail. FeV/RGO could serve as a material of choice in the field of electrochemical sensors as well as heterogeneous catalysis toward environmental remediation.","author":[{"dropping-particle":"","family":"Alsulami","given":"Abdullah","non-dropping-particle":"","parse-names":false,"suffix":""},{"dropping-particle":"","family":"Kumarswamy","given":"Yogesh K.","non-dropping-particle":"","parse-names":false,"suffix":""},{"dropping-particle":"","family":"Prashanth","given":"Maralekere K.","non-dropping-particle":"","parse-names":false,"suffix":""},{"dropping-particle":"","family":"Hamzada","given":"Shanavaz","non-dropping-particle":"","parse-names":false,"suffix":""},{"dropping-particle":"","family":"Lakshminarayana","given":"Parashuram","non-dropping-particle":"","parse-names":false,"suffix":""},{"dropping-particle":"","family":"Pradeep Kumar","given":"Chikkur B.","non-dropping-particle":"","parse-names":false,"suffix":""},{"dropping-particle":"","family":"Jeon","given":"Byong Hun","non-dropping-particle":"","parse-names":false,"suffix":""},{"dropping-particle":"","family":"Raghu","given":"Madihalli S.","non-dropping-particle":"","parse-names":false,"suffix":""}],"container-title":"ACS Omega","id":"ITEM-1","issue":"49","issued":{"date-parts":[["2022"]]},"page":"45239-45252","title":"Fabrication of FeVO4/RGO Nanocomposite: An Amperometric Probe for Sensitive Detection of Methyl Parathion in Green Beans and Solar Light-Induced Degradation","type":"article-journal","volume":"7"},"uris":["http://www.mendeley.com/documents/?uuid=61121e04-f331-41a6-8387-daffd4f6233e"]}],"mendeley":{"formattedCitation":"[20]","plainTextFormattedCitation":"[20]","previouslyFormattedCitation":"[20]"},"properties":{"noteIndex":0},"schema":"https://github.com/citation-style-language/schema/raw/master/csl-citation.json"}</w:instrText>
      </w:r>
      <w:r w:rsidR="00256BE0" w:rsidRPr="00F17921">
        <w:rPr>
          <w:rFonts w:ascii="Times New Roman" w:hAnsi="Times New Roman" w:cs="Times New Roman"/>
          <w:kern w:val="0"/>
          <w:sz w:val="20"/>
          <w:szCs w:val="20"/>
        </w:rPr>
        <w:fldChar w:fldCharType="separate"/>
      </w:r>
      <w:r w:rsidR="00256BE0" w:rsidRPr="00F17921">
        <w:rPr>
          <w:rFonts w:ascii="Times New Roman" w:hAnsi="Times New Roman" w:cs="Times New Roman"/>
          <w:noProof/>
          <w:kern w:val="0"/>
          <w:sz w:val="20"/>
          <w:szCs w:val="20"/>
        </w:rPr>
        <w:t>[20]</w:t>
      </w:r>
      <w:r w:rsidR="00256BE0" w:rsidRPr="00F17921">
        <w:rPr>
          <w:rFonts w:ascii="Times New Roman" w:hAnsi="Times New Roman" w:cs="Times New Roman"/>
          <w:kern w:val="0"/>
          <w:sz w:val="20"/>
          <w:szCs w:val="20"/>
        </w:rPr>
        <w:fldChar w:fldCharType="end"/>
      </w:r>
    </w:p>
    <w:p w14:paraId="2D2093C9" w14:textId="77777777" w:rsidR="006B7D0C" w:rsidRPr="00F17921" w:rsidRDefault="006B7D0C" w:rsidP="006B7D0C">
      <w:pPr>
        <w:spacing w:after="0" w:line="240" w:lineRule="auto"/>
        <w:ind w:firstLine="360"/>
        <w:jc w:val="both"/>
        <w:rPr>
          <w:rFonts w:ascii="Times New Roman" w:hAnsi="Times New Roman" w:cs="Times New Roman"/>
          <w:sz w:val="20"/>
          <w:szCs w:val="20"/>
        </w:rPr>
      </w:pPr>
    </w:p>
    <w:p w14:paraId="7A700624" w14:textId="1574B142" w:rsidR="00FB78F8" w:rsidRPr="00F17921" w:rsidRDefault="003B5674" w:rsidP="006B7D0C">
      <w:pPr>
        <w:pStyle w:val="ListParagraph"/>
        <w:numPr>
          <w:ilvl w:val="0"/>
          <w:numId w:val="1"/>
        </w:numPr>
        <w:spacing w:after="0" w:line="240" w:lineRule="auto"/>
        <w:jc w:val="both"/>
        <w:rPr>
          <w:rFonts w:ascii="Times New Roman" w:hAnsi="Times New Roman" w:cs="Times New Roman"/>
          <w:sz w:val="20"/>
          <w:szCs w:val="20"/>
        </w:rPr>
      </w:pPr>
      <w:r w:rsidRPr="00F17921">
        <w:rPr>
          <w:rFonts w:ascii="Times New Roman" w:hAnsi="Times New Roman" w:cs="Times New Roman"/>
          <w:b/>
          <w:bCs/>
          <w:sz w:val="20"/>
          <w:szCs w:val="20"/>
        </w:rPr>
        <w:t>Detection of Heavy metals</w:t>
      </w:r>
    </w:p>
    <w:p w14:paraId="753E5DC8" w14:textId="319ADF36" w:rsidR="00FB78F8" w:rsidRDefault="006654FC" w:rsidP="006B7D0C">
      <w:pPr>
        <w:spacing w:after="0" w:line="240" w:lineRule="auto"/>
        <w:ind w:firstLine="360"/>
        <w:jc w:val="both"/>
        <w:rPr>
          <w:rFonts w:ascii="Times New Roman" w:hAnsi="Times New Roman" w:cs="Times New Roman"/>
          <w:sz w:val="20"/>
          <w:szCs w:val="20"/>
        </w:rPr>
      </w:pPr>
      <w:r w:rsidRPr="00F17921">
        <w:rPr>
          <w:rFonts w:ascii="Times New Roman" w:hAnsi="Times New Roman" w:cs="Times New Roman"/>
          <w:bCs/>
          <w:sz w:val="20"/>
          <w:szCs w:val="20"/>
        </w:rPr>
        <w:t>Heavy</w:t>
      </w:r>
      <w:r w:rsidR="002D2315" w:rsidRPr="00F17921">
        <w:rPr>
          <w:rFonts w:ascii="Times New Roman" w:hAnsi="Times New Roman" w:cs="Times New Roman"/>
          <w:bCs/>
          <w:sz w:val="20"/>
          <w:szCs w:val="20"/>
        </w:rPr>
        <w:t xml:space="preserve"> metal ion contamination has </w:t>
      </w:r>
      <w:r w:rsidRPr="00F17921">
        <w:rPr>
          <w:rFonts w:ascii="Times New Roman" w:hAnsi="Times New Roman" w:cs="Times New Roman"/>
          <w:bCs/>
          <w:sz w:val="20"/>
          <w:szCs w:val="20"/>
        </w:rPr>
        <w:t xml:space="preserve">a negative impact on the ecosystem </w:t>
      </w:r>
      <w:r w:rsidR="001E245B" w:rsidRPr="00F17921">
        <w:rPr>
          <w:rFonts w:ascii="Times New Roman" w:hAnsi="Times New Roman" w:cs="Times New Roman"/>
          <w:bCs/>
          <w:sz w:val="20"/>
          <w:szCs w:val="20"/>
        </w:rPr>
        <w:t>effecting food</w:t>
      </w:r>
      <w:r w:rsidRPr="00F17921">
        <w:rPr>
          <w:rFonts w:ascii="Times New Roman" w:hAnsi="Times New Roman" w:cs="Times New Roman"/>
          <w:bCs/>
          <w:sz w:val="20"/>
          <w:szCs w:val="20"/>
        </w:rPr>
        <w:t xml:space="preserve"> </w:t>
      </w:r>
      <w:r w:rsidR="001E245B" w:rsidRPr="00F17921">
        <w:rPr>
          <w:rFonts w:ascii="Times New Roman" w:hAnsi="Times New Roman" w:cs="Times New Roman"/>
          <w:bCs/>
          <w:sz w:val="20"/>
          <w:szCs w:val="20"/>
        </w:rPr>
        <w:t>safety and</w:t>
      </w:r>
      <w:r w:rsidRPr="00F17921">
        <w:rPr>
          <w:rFonts w:ascii="Times New Roman" w:hAnsi="Times New Roman" w:cs="Times New Roman"/>
          <w:bCs/>
          <w:sz w:val="20"/>
          <w:szCs w:val="20"/>
        </w:rPr>
        <w:t xml:space="preserve"> in turn human </w:t>
      </w:r>
      <w:r w:rsidR="001E245B" w:rsidRPr="00F17921">
        <w:rPr>
          <w:rFonts w:ascii="Times New Roman" w:hAnsi="Times New Roman" w:cs="Times New Roman"/>
          <w:bCs/>
          <w:sz w:val="20"/>
          <w:szCs w:val="20"/>
        </w:rPr>
        <w:t>health.</w:t>
      </w:r>
      <w:r w:rsidR="00EE3C1A" w:rsidRPr="00F17921">
        <w:rPr>
          <w:rFonts w:ascii="Times New Roman" w:hAnsi="Times New Roman" w:cs="Times New Roman"/>
          <w:b/>
          <w:bCs/>
          <w:sz w:val="20"/>
          <w:szCs w:val="20"/>
        </w:rPr>
        <w:t xml:space="preserve"> </w:t>
      </w:r>
      <w:r w:rsidR="00EE3C1A" w:rsidRPr="00F17921">
        <w:rPr>
          <w:rFonts w:ascii="Times New Roman" w:hAnsi="Times New Roman" w:cs="Times New Roman"/>
          <w:b/>
          <w:bCs/>
          <w:sz w:val="20"/>
          <w:szCs w:val="20"/>
        </w:rPr>
        <w:fldChar w:fldCharType="begin" w:fldLock="1"/>
      </w:r>
      <w:r w:rsidR="001A6A3B" w:rsidRPr="00F17921">
        <w:rPr>
          <w:rFonts w:ascii="Times New Roman" w:hAnsi="Times New Roman" w:cs="Times New Roman"/>
          <w:b/>
          <w:bCs/>
          <w:sz w:val="20"/>
          <w:szCs w:val="20"/>
        </w:rPr>
        <w:instrText>ADDIN CSL_CITATION {"citationItems":[{"id":"ITEM-1","itemData":{"DOI":"10.1016/j.btre.2021.e00609","ISSN":"2215017X","abstract":"Living organisms are created by carbohydrate biopolymers such as chitosan, carboxymethyl cellulose, alginate and lignin. These carbohydrate biopolymers have been extensively used for environmental applications because they are bio-degradable, bio-compatible, non-toxic and inexpensive. Recently, carbohydrate biopolymers have been used to prepare different nanocomposite adsorbents for treatment of wastewater. These adsorbents explored the removal effectiveness of inorganic pollutants from aqueous solution. This review article discusses the synthesis and application of chitosan, carboxymethyl cellulose, alginate and lignin nanocomposites as adsorbents for heavy metals. Toxic metals can be efficiently absorbed by cross-linkers, distributed in aqueous solutions of divalent heavy metal ions to examine their polymer absorption capacity. These nanocomposites were used for the adsorption of highly toxic metals such as Cd2+, Pb2+ and Zn2+ in water. To make heavy metal ion uptake more effective, more functionalization has been implemented such as blending, grafting, or mixing with different nanomaterials with an extra functional group. The integration of the second part into the main polymer chain not only adds functionality but also increases mechanical efficiency, one of the core criteria for adsorbent recyclability. The remediation method of metal ions from wastewater is cheaper as long as the adsorbent is reused. Furthermore, they exhibited good performance for the reuse of spent adsorbents after adsorption-desorption processes including latent fingerprint detection with nanomaterials by using the powder dusting method. Chitosan, carboxymethyl cellulose, alginate and lignin based nanocomposites have demonstrated better adsorption activities due to great physical and chemical properties for the chelation of heavy metals such as Cd2+, Pb2+ and Zn2+ from water and also higher regeneration with various eluents after several desorption-adsorption cycles. In addition, reuse of the spent adsorbents in latent fingerprint detection with different nanomaterials is discussed. Finally, this review article makes recommendations for future studies in light of environmentally favourable and economical applications.","author":[{"dropping-particle":"","family":"Fouda-Mbanga","given":"B. G.","non-dropping-particle":"","parse-names":false,"suffix":""},{"dropping-particle":"","family":"Prabakaran","given":"E.","non-dropping-particle":"","parse-names":false,"suffix":""},{"dropping-particle":"","family":"Pillay","given":"K.","non-dropping-particle":"","parse-names":false,"suffix":""}],"container-title":"Biotechnology Reports","id":"ITEM-1","issued":{"date-parts":[["2021"]]},"page":"e00609","publisher":"Elsevier B.V.","title":"Carbohydrate biopolymers, lignin based adsorbents for removal of heavy metals (Cd2+, Pb2+, Zn2+) from wastewater, regeneration and reuse for spent adsorbents including latent fingerprint detection: A review","type":"article-journal","volume":"30"},"uris":["http://www.mendeley.com/documents/?uuid=8120fcb0-a2f6-407d-ab17-cee416019d65"]},{"id":"ITEM-2","itemData":{"DOI":"10.1016/J.ENMM.2023.100787","ISSN":"2215-1532","abstract":"Ag nanoparticles have been decorated with Zn-Al layered double hydroxide (LDH) using a simple synthetic procedure. The structural and morphological characterization result confirms the formation of the layered structure Ag@Zn-Al LDH. Ag@Zn-Al LDH has been evaluated for adsorptive elimination of hazardous heavy metal ions like Pb2+ and Cd2+ from an aqueous solution. pH, initial concentration, and contact time are well-studied adsorption conditions as independent variables. The Response Surface Model was used to describe the optimization of the variables (RSM). The optimal conditions for Pb2+ and Cd2+ removal under the constraints are 200 ppm heavy metal levels (concentration), pH 8.0, a reaction duration of 90 min, and a response of 98.9 % by Ag@Zn-Al LDH. With exceptional adsorption efficiencies of 537.63 and 401.62 mg/g, the Langmuir isotherm fitted the adsorption of Pb2+ and Cd2+ well. Studies on thermodynamics demonstrate the exothermic spontaneity and pseudo-second-order kinetic model was determined to be more appropriate. Ag@Zn-Al LDH exhibits more antibacterial activity than Zn-Al LDH, with MIC values that are similar to those of standard streptomycin. The examination indicates that the synthesised Ag@Zn-Al LDH has good adsorption and antibacterial activity.","author":[{"dropping-particle":"","family":"Asha","given":"P. K.","non-dropping-particle":"","parse-names":false,"suffix":""},{"dropping-particle":"","family":"Deepak","given":"K.","non-dropping-particle":"","parse-names":false,"suffix":""},{"dropping-particle":"","family":"Prashanth","given":"M. K.","non-dropping-particle":"","parse-names":false,"suffix":""},{"dropping-particle":"","family":"Parashuram","given":"L.","non-dropping-particle":"","parse-names":false,"suffix":""},{"dropping-particle":"","family":"Devi","given":"V. S.Anusuya","non-dropping-particle":"","parse-names":false,"suffix":""},{"dropping-particle":"","family":"Archana","given":"S.","non-dropping-particle":"","parse-names":false,"suffix":""},{"dropping-particle":"","family":"Shanavaz","given":"H.","non-dropping-particle":"","parse-names":false,"suffix":""},{"dropping-particle":"","family":"Shashidhar","given":"S.","non-dropping-particle":"","parse-names":false,"suffix":""},{"dropping-particle":"","family":"Prashanth","given":"K. N.","non-dropping-particle":"","parse-names":false,"suffix":""},{"dropping-particle":"","family":"Kumar","given":"K. Yogesh","non-dropping-particle":"","parse-names":false,"suffix":""},{"dropping-particle":"","family":"Raghu","given":"M. S.","non-dropping-particle":"","parse-names":false,"suffix":""}],"container-title":"Environmental Nanotechnology, Monitoring &amp; Management","id":"ITEM-2","issued":{"date-parts":[["2023","12","1"]]},"page":"100787","publisher":"Elsevier","title":"Ag decorated Zn-Al layered double hydroxide for adsorptive removal of heavy metals and antimicrobial activity: Numerical investigations, statistical analysis and kinetic studies","type":"article-journal","volume":"20"},"uris":["http://www.mendeley.com/documents/?uuid=d5604ece-0794-3ed4-a305-20bbe2d3fd53"]}],"mendeley":{"formattedCitation":"[21,22]","plainTextFormattedCitation":"[21,22]","previouslyFormattedCitation":"[21]"},"properties":{"noteIndex":0},"schema":"https://github.com/citation-style-language/schema/raw/master/csl-citation.json"}</w:instrText>
      </w:r>
      <w:r w:rsidR="00EE3C1A" w:rsidRPr="00F17921">
        <w:rPr>
          <w:rFonts w:ascii="Times New Roman" w:hAnsi="Times New Roman" w:cs="Times New Roman"/>
          <w:b/>
          <w:bCs/>
          <w:sz w:val="20"/>
          <w:szCs w:val="20"/>
        </w:rPr>
        <w:fldChar w:fldCharType="separate"/>
      </w:r>
      <w:r w:rsidR="001A6A3B" w:rsidRPr="00F17921">
        <w:rPr>
          <w:rFonts w:ascii="Times New Roman" w:hAnsi="Times New Roman" w:cs="Times New Roman"/>
          <w:bCs/>
          <w:noProof/>
          <w:sz w:val="20"/>
          <w:szCs w:val="20"/>
        </w:rPr>
        <w:t>[21,22]</w:t>
      </w:r>
      <w:r w:rsidR="00EE3C1A" w:rsidRPr="00F17921">
        <w:rPr>
          <w:rFonts w:ascii="Times New Roman" w:hAnsi="Times New Roman" w:cs="Times New Roman"/>
          <w:b/>
          <w:bCs/>
          <w:sz w:val="20"/>
          <w:szCs w:val="20"/>
        </w:rPr>
        <w:fldChar w:fldCharType="end"/>
      </w:r>
      <w:r w:rsidR="00EE3C1A" w:rsidRPr="00F17921">
        <w:rPr>
          <w:rFonts w:ascii="Times New Roman" w:hAnsi="Times New Roman" w:cs="Times New Roman"/>
          <w:b/>
          <w:bCs/>
          <w:sz w:val="20"/>
          <w:szCs w:val="20"/>
        </w:rPr>
        <w:t xml:space="preserve"> </w:t>
      </w:r>
      <w:r w:rsidRPr="00F17921">
        <w:rPr>
          <w:rFonts w:ascii="Times New Roman" w:hAnsi="Times New Roman" w:cs="Times New Roman"/>
          <w:bCs/>
          <w:sz w:val="20"/>
          <w:szCs w:val="20"/>
        </w:rPr>
        <w:t>Als</w:t>
      </w:r>
      <w:r w:rsidR="002C781C" w:rsidRPr="00F17921">
        <w:rPr>
          <w:rFonts w:ascii="Times New Roman" w:hAnsi="Times New Roman" w:cs="Times New Roman"/>
          <w:bCs/>
          <w:sz w:val="20"/>
          <w:szCs w:val="20"/>
        </w:rPr>
        <w:t>o</w:t>
      </w:r>
      <w:r w:rsidRPr="00F17921">
        <w:rPr>
          <w:rFonts w:ascii="Times New Roman" w:hAnsi="Times New Roman" w:cs="Times New Roman"/>
          <w:bCs/>
          <w:sz w:val="20"/>
          <w:szCs w:val="20"/>
        </w:rPr>
        <w:t>, t</w:t>
      </w:r>
      <w:r w:rsidR="0083447D" w:rsidRPr="00F17921">
        <w:rPr>
          <w:rFonts w:ascii="Times New Roman" w:hAnsi="Times New Roman" w:cs="Times New Roman"/>
          <w:bCs/>
          <w:sz w:val="20"/>
          <w:szCs w:val="20"/>
        </w:rPr>
        <w:t xml:space="preserve">he potential applications </w:t>
      </w:r>
      <w:r w:rsidR="002D2315" w:rsidRPr="00F17921">
        <w:rPr>
          <w:rFonts w:ascii="Times New Roman" w:hAnsi="Times New Roman" w:cs="Times New Roman"/>
          <w:bCs/>
          <w:sz w:val="20"/>
          <w:szCs w:val="20"/>
        </w:rPr>
        <w:t>of MOF</w:t>
      </w:r>
      <w:r w:rsidR="0083447D" w:rsidRPr="00F17921">
        <w:rPr>
          <w:rFonts w:ascii="Times New Roman" w:hAnsi="Times New Roman" w:cs="Times New Roman"/>
          <w:bCs/>
          <w:sz w:val="20"/>
          <w:szCs w:val="20"/>
        </w:rPr>
        <w:t xml:space="preserve"> composites are thought to encourage the</w:t>
      </w:r>
      <w:r w:rsidRPr="00F17921">
        <w:rPr>
          <w:rFonts w:ascii="Times New Roman" w:hAnsi="Times New Roman" w:cs="Times New Roman"/>
          <w:bCs/>
          <w:sz w:val="20"/>
          <w:szCs w:val="20"/>
        </w:rPr>
        <w:t>ir</w:t>
      </w:r>
      <w:r w:rsidR="0083447D" w:rsidRPr="00F17921">
        <w:rPr>
          <w:rFonts w:ascii="Times New Roman" w:hAnsi="Times New Roman" w:cs="Times New Roman"/>
          <w:bCs/>
          <w:sz w:val="20"/>
          <w:szCs w:val="20"/>
        </w:rPr>
        <w:t xml:space="preserve"> use </w:t>
      </w:r>
      <w:r w:rsidR="0083447D" w:rsidRPr="00F17921">
        <w:rPr>
          <w:rFonts w:ascii="Times New Roman" w:hAnsi="Times New Roman" w:cs="Times New Roman"/>
          <w:bCs/>
          <w:sz w:val="20"/>
          <w:szCs w:val="20"/>
        </w:rPr>
        <w:lastRenderedPageBreak/>
        <w:t xml:space="preserve">and </w:t>
      </w:r>
      <w:r w:rsidRPr="00F17921">
        <w:rPr>
          <w:rFonts w:ascii="Times New Roman" w:hAnsi="Times New Roman" w:cs="Times New Roman"/>
          <w:bCs/>
          <w:sz w:val="20"/>
          <w:szCs w:val="20"/>
        </w:rPr>
        <w:t>synthesis.</w:t>
      </w:r>
      <w:r w:rsidR="00EE3C1A" w:rsidRPr="00F17921">
        <w:rPr>
          <w:rFonts w:ascii="Times New Roman" w:hAnsi="Times New Roman" w:cs="Times New Roman"/>
          <w:bCs/>
          <w:sz w:val="20"/>
          <w:szCs w:val="20"/>
        </w:rPr>
        <w:t xml:space="preserve"> </w:t>
      </w:r>
      <w:r w:rsidR="002C781C" w:rsidRPr="00F17921">
        <w:rPr>
          <w:rFonts w:ascii="Times New Roman" w:hAnsi="Times New Roman" w:cs="Times New Roman"/>
          <w:bCs/>
          <w:sz w:val="20"/>
          <w:szCs w:val="20"/>
        </w:rPr>
        <w:fldChar w:fldCharType="begin" w:fldLock="1"/>
      </w:r>
      <w:r w:rsidR="001A6A3B" w:rsidRPr="00F17921">
        <w:rPr>
          <w:rFonts w:ascii="Times New Roman" w:hAnsi="Times New Roman" w:cs="Times New Roman"/>
          <w:bCs/>
          <w:sz w:val="20"/>
          <w:szCs w:val="20"/>
        </w:rPr>
        <w:instrText>ADDIN CSL_CITATION {"citationItems":[{"id":"ITEM-1","itemData":{"DOI":"10.1016/j.colsurfa.2023.131606","ISSN":"18734359","abstract":"A facile and robust protocol for the synthesis of CoZn@MOF/GO photocatalyst via hydrothermal route has been presented, and the method has resulted in the formation of CoZn@MOF/GO few-layer nanosheets. The as-prepared catalyst has shown improved degradation of tetracycline hydrochloride. A detailed investigation of the effect of various parameters such as pH, concentration, and catalyst load was carried out to ascertain the optimum reaction condition required for the maximum degradation of tetracycline. Also, presence of GO has improved the visible light assimilation, band gap restructuring and consequent photocatalysis. Radical scavenger and electron resonance studies revealed that presence of light, persulfate and oxygen were pivotal for the enhanced photocatalysis of TCn at CoZn@MOF/GO and to accomplish complete degradation of TCn. The synergism between catalytic, sulfate mediated and advanced photocatalytic process has been discussed, a systematic degradation pathway was analysed in detail and a plausible mechanism has been proposed.","author":[{"dropping-particle":"","family":"Divyarani","given":"K.","non-dropping-particle":"","parse-names":false,"suffix":""},{"dropping-particle":"","family":"Sreenivasa","given":"S.","non-dropping-particle":"","parse-names":false,"suffix":""},{"dropping-particle":"","family":"Rao","given":"Tadimety Madhu Chakrapani","non-dropping-particle":"","parse-names":false,"suffix":""},{"dropping-particle":"","family":"Nabgan","given":"Walid","non-dropping-particle":"","parse-names":false,"suffix":""},{"dropping-particle":"","family":"Alharthi","given":"Fahad A.","non-dropping-particle":"","parse-names":false,"suffix":""},{"dropping-particle":"","family":"Jeon","given":"Byong Hun","non-dropping-particle":"","parse-names":false,"suffix":""},{"dropping-particle":"","family":"Parashuram","given":"L.","non-dropping-particle":"","parse-names":false,"suffix":""}],"container-title":"Colloids and Surfaces A: Physicochemical and Engineering Aspects","id":"ITEM-1","issue":"May","issued":{"date-parts":[["2023"]]},"page":"131606","publisher":"Elsevier B.V.","title":"Boosting sulfate radical assisted photocatalytic advanced oxidative degradation of tetracycline via few-layered CoZn@MOF/GO nanosheets","type":"article-journal","volume":"671"},"uris":["http://www.mendeley.com/documents/?uuid=c0551981-d883-4815-849c-9ec53637eff7"]},{"id":"ITEM-2","itemData":{"DOI":"10.1016/j.surfin.2022.102587","ISSN":"24680230","abstract":"Efficient solar-energy utilization is the future technology to address energy and environmental issues. In this study, we have prepared Zr/Cu based MOF for the mineralization of pollutants and hydrogen evolution from water. The photocatalytic synergism of the prepared Zr/Cu MOF has been investigated from light-controlled studies. Optimized Zr composition has enhanced photocatalytic degradation efficiencies. The present research aims to synthesize novel Zr/Cu-metal based metal organic frameworks (MOFs) by solvothermal (ST) methods and evaluate their photoluminescence (PL) property and photo catalytic activity. Herein, we demonstrate the preparation of tailor-made MOF with solar light sensitive and stable features. The optimized catalyst has shown 94.8% efficiency against the degradation of methylene blue and showed a hydrogen generation performance of 12.5 mmolg−1h−1. It was noticed that, concentration of Zr has profound influence on the photocatalysis. Systematic investigation proved that, catalyst has high surface area, metal-organic architecture for improved photocatalytic performance. Further, excellent chemical stability of catalyst after many cycles of reuse would make Zr/Cu-(H2BDC-BPD) a robust photo-active material.","author":[{"dropping-particle":"","family":"Yallur","given":"Basappa C.","non-dropping-particle":"","parse-names":false,"suffix":""},{"dropping-particle":"","family":"Adimule","given":"Vinayak","non-dropping-particle":"","parse-names":false,"suffix":""},{"dropping-particle":"","family":"nabgan","given":"Walid","non-dropping-particle":"","parse-names":false,"suffix":""},{"dropping-particle":"","family":"Raghu","given":"M. S.","non-dropping-particle":"","parse-names":false,"suffix":""},{"dropping-particle":"","family":"Alharthi","given":"Fahad A.","non-dropping-particle":"","parse-names":false,"suffix":""},{"dropping-particle":"","family":"Jeon","given":"Byong Hun","non-dropping-particle":"","parse-names":false,"suffix":""},{"dropping-particle":"","family":"Parashuram","given":"L.","non-dropping-particle":"","parse-names":false,"suffix":""}],"container-title":"Surfaces and Interfaces","id":"ITEM-2","issue":"February 2022","issued":{"date-parts":[["2023"]]},"publisher":"Elsevier B.V.","title":"Solar-light-sensitive Zr/Cu-(H2BDC-BPD) metal organic framework for photocatalytic dye degradation and hydrogen evolution","type":"article-journal","volume":"36"},"uris":["http://www.mendeley.com/documents/?uuid=d71b9451-6bbc-4fbf-8def-9f8e1a7e8d13"]}],"mendeley":{"formattedCitation":"[23,24]","plainTextFormattedCitation":"[23,24]","previouslyFormattedCitation":"[22,23]"},"properties":{"noteIndex":0},"schema":"https://github.com/citation-style-language/schema/raw/master/csl-citation.json"}</w:instrText>
      </w:r>
      <w:r w:rsidR="002C781C" w:rsidRPr="00F17921">
        <w:rPr>
          <w:rFonts w:ascii="Times New Roman" w:hAnsi="Times New Roman" w:cs="Times New Roman"/>
          <w:bCs/>
          <w:sz w:val="20"/>
          <w:szCs w:val="20"/>
        </w:rPr>
        <w:fldChar w:fldCharType="separate"/>
      </w:r>
      <w:r w:rsidR="001A6A3B" w:rsidRPr="00F17921">
        <w:rPr>
          <w:rFonts w:ascii="Times New Roman" w:hAnsi="Times New Roman" w:cs="Times New Roman"/>
          <w:bCs/>
          <w:noProof/>
          <w:sz w:val="20"/>
          <w:szCs w:val="20"/>
        </w:rPr>
        <w:t>[23,24]</w:t>
      </w:r>
      <w:r w:rsidR="002C781C" w:rsidRPr="00F17921">
        <w:rPr>
          <w:rFonts w:ascii="Times New Roman" w:hAnsi="Times New Roman" w:cs="Times New Roman"/>
          <w:bCs/>
          <w:sz w:val="20"/>
          <w:szCs w:val="20"/>
        </w:rPr>
        <w:fldChar w:fldCharType="end"/>
      </w:r>
      <w:r w:rsidRPr="00F17921">
        <w:rPr>
          <w:rFonts w:ascii="Times New Roman" w:hAnsi="Times New Roman" w:cs="Times New Roman"/>
          <w:bCs/>
          <w:sz w:val="20"/>
          <w:szCs w:val="20"/>
        </w:rPr>
        <w:t>The</w:t>
      </w:r>
      <w:r w:rsidR="00AF3349" w:rsidRPr="00F17921">
        <w:rPr>
          <w:rFonts w:ascii="Times New Roman" w:hAnsi="Times New Roman" w:cs="Times New Roman"/>
          <w:bCs/>
          <w:sz w:val="20"/>
          <w:szCs w:val="20"/>
        </w:rPr>
        <w:t xml:space="preserve"> innovative sensing platform was developed by </w:t>
      </w:r>
      <w:r w:rsidR="00AF3349" w:rsidRPr="00F17921">
        <w:rPr>
          <w:rFonts w:ascii="Times New Roman" w:hAnsi="Times New Roman" w:cs="Times New Roman"/>
          <w:sz w:val="20"/>
          <w:szCs w:val="20"/>
        </w:rPr>
        <w:t xml:space="preserve">Xinxing Wang et al., where UiO-66 MOFs were </w:t>
      </w:r>
      <w:r w:rsidR="001E7373" w:rsidRPr="00F17921">
        <w:rPr>
          <w:rFonts w:ascii="Times New Roman" w:hAnsi="Times New Roman" w:cs="Times New Roman"/>
          <w:sz w:val="20"/>
          <w:szCs w:val="20"/>
        </w:rPr>
        <w:t xml:space="preserve">used </w:t>
      </w:r>
      <w:r w:rsidR="001E7373">
        <w:rPr>
          <w:rFonts w:ascii="Times New Roman" w:hAnsi="Times New Roman" w:cs="Times New Roman"/>
          <w:sz w:val="20"/>
          <w:szCs w:val="20"/>
        </w:rPr>
        <w:t>concurrently</w:t>
      </w:r>
      <w:r w:rsidR="00530561">
        <w:rPr>
          <w:rFonts w:ascii="Times New Roman" w:hAnsi="Times New Roman" w:cs="Times New Roman"/>
          <w:sz w:val="20"/>
          <w:szCs w:val="20"/>
        </w:rPr>
        <w:t xml:space="preserve"> </w:t>
      </w:r>
      <w:r w:rsidR="00AF3349" w:rsidRPr="00F17921">
        <w:rPr>
          <w:rFonts w:ascii="Times New Roman" w:hAnsi="Times New Roman" w:cs="Times New Roman"/>
          <w:sz w:val="20"/>
          <w:szCs w:val="20"/>
        </w:rPr>
        <w:t>for the detection of heavy metal ions where the composite consisted of thermally reduced GO with UiO-66</w:t>
      </w:r>
      <w:r w:rsidR="00185D98" w:rsidRPr="00F17921">
        <w:rPr>
          <w:rFonts w:ascii="Times New Roman" w:hAnsi="Times New Roman" w:cs="Times New Roman"/>
          <w:sz w:val="20"/>
          <w:szCs w:val="20"/>
        </w:rPr>
        <w:t>-NH</w:t>
      </w:r>
      <w:r w:rsidR="00185D98" w:rsidRPr="00F17921">
        <w:rPr>
          <w:rFonts w:ascii="Times New Roman" w:hAnsi="Times New Roman" w:cs="Times New Roman"/>
          <w:sz w:val="20"/>
          <w:szCs w:val="20"/>
          <w:vertAlign w:val="subscript"/>
        </w:rPr>
        <w:t>2</w:t>
      </w:r>
      <w:r w:rsidR="00AF3349" w:rsidRPr="00F17921">
        <w:rPr>
          <w:rFonts w:ascii="Times New Roman" w:hAnsi="Times New Roman" w:cs="Times New Roman"/>
          <w:sz w:val="20"/>
          <w:szCs w:val="20"/>
          <w:vertAlign w:val="subscript"/>
        </w:rPr>
        <w:t xml:space="preserve"> </w:t>
      </w:r>
      <w:r w:rsidR="00AF3349" w:rsidRPr="00F17921">
        <w:rPr>
          <w:rFonts w:ascii="Times New Roman" w:hAnsi="Times New Roman" w:cs="Times New Roman"/>
          <w:sz w:val="20"/>
          <w:szCs w:val="20"/>
        </w:rPr>
        <w:t xml:space="preserve">MOF functionalized with ferrocene carboxylic </w:t>
      </w:r>
      <w:r w:rsidR="002846D9" w:rsidRPr="00F17921">
        <w:rPr>
          <w:rFonts w:ascii="Times New Roman" w:hAnsi="Times New Roman" w:cs="Times New Roman"/>
          <w:sz w:val="20"/>
          <w:szCs w:val="20"/>
        </w:rPr>
        <w:t>acid. Thus</w:t>
      </w:r>
      <w:r w:rsidR="00185D98" w:rsidRPr="00F17921">
        <w:rPr>
          <w:rFonts w:ascii="Times New Roman" w:hAnsi="Times New Roman" w:cs="Times New Roman"/>
          <w:sz w:val="20"/>
          <w:szCs w:val="20"/>
        </w:rPr>
        <w:t xml:space="preserve"> the amino-group in the UiO MOF and activated Fc carboxylate covalently bonded and led to the confined Fc throughout the MOF </w:t>
      </w:r>
      <w:r w:rsidR="002846D9" w:rsidRPr="00F17921">
        <w:rPr>
          <w:rFonts w:ascii="Times New Roman" w:hAnsi="Times New Roman" w:cs="Times New Roman"/>
          <w:sz w:val="20"/>
          <w:szCs w:val="20"/>
        </w:rPr>
        <w:t>skeleton. The</w:t>
      </w:r>
      <w:r w:rsidR="00FA24CA" w:rsidRPr="00F17921">
        <w:rPr>
          <w:rFonts w:ascii="Times New Roman" w:hAnsi="Times New Roman" w:cs="Times New Roman"/>
          <w:sz w:val="20"/>
          <w:szCs w:val="20"/>
        </w:rPr>
        <w:t xml:space="preserve"> Fc incorporation played dual roles, firstly the redox active sites are created in the network expediting the composite’s </w:t>
      </w:r>
      <w:r w:rsidR="002846D9" w:rsidRPr="00F17921">
        <w:rPr>
          <w:rFonts w:ascii="Times New Roman" w:hAnsi="Times New Roman" w:cs="Times New Roman"/>
          <w:sz w:val="20"/>
          <w:szCs w:val="20"/>
        </w:rPr>
        <w:t>conductivity. Second</w:t>
      </w:r>
      <w:r w:rsidR="006F7C8C" w:rsidRPr="00F17921">
        <w:rPr>
          <w:rFonts w:ascii="Times New Roman" w:hAnsi="Times New Roman" w:cs="Times New Roman"/>
          <w:sz w:val="20"/>
          <w:szCs w:val="20"/>
        </w:rPr>
        <w:t xml:space="preserve">, ratiometric detection can </w:t>
      </w:r>
      <w:r w:rsidR="001E7373">
        <w:rPr>
          <w:rFonts w:ascii="Times New Roman" w:hAnsi="Times New Roman" w:cs="Times New Roman"/>
          <w:sz w:val="20"/>
          <w:szCs w:val="20"/>
        </w:rPr>
        <w:t>exploit</w:t>
      </w:r>
      <w:r w:rsidR="006F7C8C" w:rsidRPr="00F17921">
        <w:rPr>
          <w:rFonts w:ascii="Times New Roman" w:hAnsi="Times New Roman" w:cs="Times New Roman"/>
          <w:sz w:val="20"/>
          <w:szCs w:val="20"/>
        </w:rPr>
        <w:t xml:space="preserve"> the Fc signal as an internal reference. This strategy contributes to the reduction of signal and background fluctuations result</w:t>
      </w:r>
      <w:r w:rsidR="002846D9" w:rsidRPr="00F17921">
        <w:rPr>
          <w:rFonts w:ascii="Times New Roman" w:hAnsi="Times New Roman" w:cs="Times New Roman"/>
          <w:sz w:val="20"/>
          <w:szCs w:val="20"/>
        </w:rPr>
        <w:t>ing in</w:t>
      </w:r>
      <w:r w:rsidR="006F7C8C" w:rsidRPr="00F17921">
        <w:rPr>
          <w:rFonts w:ascii="Times New Roman" w:hAnsi="Times New Roman" w:cs="Times New Roman"/>
          <w:sz w:val="20"/>
          <w:szCs w:val="20"/>
        </w:rPr>
        <w:t xml:space="preserve"> great improv</w:t>
      </w:r>
      <w:r w:rsidR="002846D9" w:rsidRPr="00F17921">
        <w:rPr>
          <w:rFonts w:ascii="Times New Roman" w:hAnsi="Times New Roman" w:cs="Times New Roman"/>
          <w:sz w:val="20"/>
          <w:szCs w:val="20"/>
        </w:rPr>
        <w:t>ement in</w:t>
      </w:r>
      <w:r w:rsidR="006F7C8C" w:rsidRPr="00F17921">
        <w:rPr>
          <w:rFonts w:ascii="Times New Roman" w:hAnsi="Times New Roman" w:cs="Times New Roman"/>
          <w:sz w:val="20"/>
          <w:szCs w:val="20"/>
        </w:rPr>
        <w:t xml:space="preserve"> the detection </w:t>
      </w:r>
      <w:r w:rsidR="002D2315" w:rsidRPr="00F17921">
        <w:rPr>
          <w:rFonts w:ascii="Times New Roman" w:hAnsi="Times New Roman" w:cs="Times New Roman"/>
          <w:sz w:val="20"/>
          <w:szCs w:val="20"/>
        </w:rPr>
        <w:t>dependability. The</w:t>
      </w:r>
      <w:r w:rsidR="00836C13" w:rsidRPr="00F17921">
        <w:rPr>
          <w:rFonts w:ascii="Times New Roman" w:hAnsi="Times New Roman" w:cs="Times New Roman"/>
          <w:sz w:val="20"/>
          <w:szCs w:val="20"/>
        </w:rPr>
        <w:t xml:space="preserve"> sensing platform exhibits outstanding electrochemical performance and </w:t>
      </w:r>
      <w:r w:rsidR="006D1BDE" w:rsidRPr="00F17921">
        <w:rPr>
          <w:rFonts w:ascii="Times New Roman" w:hAnsi="Times New Roman" w:cs="Times New Roman"/>
          <w:sz w:val="20"/>
          <w:szCs w:val="20"/>
        </w:rPr>
        <w:t xml:space="preserve">exceptional </w:t>
      </w:r>
      <w:r w:rsidR="00836C13" w:rsidRPr="00F17921">
        <w:rPr>
          <w:rFonts w:ascii="Times New Roman" w:hAnsi="Times New Roman" w:cs="Times New Roman"/>
          <w:sz w:val="20"/>
          <w:szCs w:val="20"/>
        </w:rPr>
        <w:t xml:space="preserve">structural </w:t>
      </w:r>
      <w:r w:rsidR="006D1BDE" w:rsidRPr="00F17921">
        <w:rPr>
          <w:rFonts w:ascii="Times New Roman" w:hAnsi="Times New Roman" w:cs="Times New Roman"/>
          <w:sz w:val="20"/>
          <w:szCs w:val="20"/>
        </w:rPr>
        <w:t>properties enabling the detection of Pb</w:t>
      </w:r>
      <w:r w:rsidR="006D1BDE" w:rsidRPr="00F17921">
        <w:rPr>
          <w:rFonts w:ascii="Times New Roman" w:hAnsi="Times New Roman" w:cs="Times New Roman"/>
          <w:sz w:val="20"/>
          <w:szCs w:val="20"/>
          <w:vertAlign w:val="superscript"/>
        </w:rPr>
        <w:t>2+</w:t>
      </w:r>
      <w:r w:rsidR="006D1BDE" w:rsidRPr="00F17921">
        <w:rPr>
          <w:rFonts w:ascii="Times New Roman" w:hAnsi="Times New Roman" w:cs="Times New Roman"/>
          <w:sz w:val="20"/>
          <w:szCs w:val="20"/>
        </w:rPr>
        <w:t>, Cd</w:t>
      </w:r>
      <w:r w:rsidR="006D1BDE" w:rsidRPr="00F17921">
        <w:rPr>
          <w:rFonts w:ascii="Times New Roman" w:hAnsi="Times New Roman" w:cs="Times New Roman"/>
          <w:sz w:val="20"/>
          <w:szCs w:val="20"/>
          <w:vertAlign w:val="superscript"/>
        </w:rPr>
        <w:t>2+</w:t>
      </w:r>
      <w:r w:rsidR="006D1BDE" w:rsidRPr="00F17921">
        <w:rPr>
          <w:rFonts w:ascii="Times New Roman" w:hAnsi="Times New Roman" w:cs="Times New Roman"/>
          <w:sz w:val="20"/>
          <w:szCs w:val="20"/>
        </w:rPr>
        <w:t xml:space="preserve"> and Cu</w:t>
      </w:r>
      <w:r w:rsidR="006D1BDE" w:rsidRPr="00F17921">
        <w:rPr>
          <w:rFonts w:ascii="Times New Roman" w:hAnsi="Times New Roman" w:cs="Times New Roman"/>
          <w:sz w:val="20"/>
          <w:szCs w:val="20"/>
          <w:vertAlign w:val="superscript"/>
        </w:rPr>
        <w:t>2+</w:t>
      </w:r>
      <w:r w:rsidR="006D1BDE" w:rsidRPr="00F17921">
        <w:rPr>
          <w:rFonts w:ascii="Times New Roman" w:hAnsi="Times New Roman" w:cs="Times New Roman"/>
          <w:sz w:val="20"/>
          <w:szCs w:val="20"/>
        </w:rPr>
        <w:t xml:space="preserve"> with h</w:t>
      </w:r>
      <w:r w:rsidR="00AB116D" w:rsidRPr="00F17921">
        <w:rPr>
          <w:rFonts w:ascii="Times New Roman" w:hAnsi="Times New Roman" w:cs="Times New Roman"/>
          <w:sz w:val="20"/>
          <w:szCs w:val="20"/>
        </w:rPr>
        <w:t>igh sensitivity and reliability</w:t>
      </w:r>
      <w:r w:rsidR="002D2315" w:rsidRPr="00F17921">
        <w:rPr>
          <w:rFonts w:ascii="Times New Roman" w:hAnsi="Times New Roman" w:cs="Times New Roman"/>
          <w:sz w:val="20"/>
          <w:szCs w:val="20"/>
        </w:rPr>
        <w:fldChar w:fldCharType="begin" w:fldLock="1"/>
      </w:r>
      <w:r w:rsidR="002D2315" w:rsidRPr="00F17921">
        <w:rPr>
          <w:rFonts w:ascii="Times New Roman" w:hAnsi="Times New Roman" w:cs="Times New Roman"/>
          <w:sz w:val="20"/>
          <w:szCs w:val="20"/>
        </w:rPr>
        <w:instrText>ADDIN CSL_CITATION {"citationItems":[{"id":"ITEM-1","itemData":{"DOI":"10.1016/j.snb.2020.127756","ISSN":"09254005","abstract":"It is a significant and challenging task to simultaneously detection of multiple heavy metal ions with convenience, sensitivity and reliability. Herein, a novel ratiometric electrochemical sensing method was established for the simultaneously detection of three main heavy metal ion pollutants (Cd2+, Pb2+ and Cu2+). The sensing platform was constructed by a composite of ferrocenecarboxylic acid functionalized metal-organic framework (MOF), Fc-NH2-UiO-66, and thermally reduced graphene oxide (trGNO), which was designated as trGNO/Fc-NH2-UiO-66. NH2-UiO-66 has porous structure and large specific surface area, which is beneficial to the adsorption and preconcentration of heavy metal ions. The introduction of trGNO and Fc improves the conductivity and electrochemical activity of the MOF material. Moreover, the signal of Fc can be used as internal reference to develop ratiometric detection, which greatly improves the reproducibility and reliability of electrochemical detection. Based on this ratiometric electrochemical sensing platform, the simultaneous, sensitive and reliable detection of Cd2+, Pb2+ and Cu2+ was realized. This work provides a new sensing platform for simultaneous detection of multiple heavy metal ions and greatly expands the application of UiO-66-type MOFs in electrochemical field.","author":[{"dropping-particle":"","family":"Wang","given":"Xinxing","non-dropping-particle":"","parse-names":false,"suffix":""},{"dropping-particle":"","family":"Qi","given":"Youxiao","non-dropping-particle":"","parse-names":false,"suffix":""},{"dropping-particle":"","family":"Shen","given":"You","non-dropping-particle":"","parse-names":false,"suffix":""},{"dropping-particle":"","family":"Yuan","given":"Yue","non-dropping-particle":"","parse-names":false,"suffix":""},{"dropping-particle":"","family":"Zhang","given":"Lindi","non-dropping-particle":"","parse-names":false,"suffix":""},{"dropping-particle":"","family":"Zhang","given":"Chongyu","non-dropping-particle":"","parse-names":false,"suffix":""},{"dropping-particle":"","family":"Sun","given":"Yanhui","non-dropping-particle":"","parse-names":false,"suffix":""}],"container-title":"Sensors and Actuators, B: Chemical","id":"ITEM-1","issue":"January","issued":{"date-parts":[["2020"]]},"page":"127756","publisher":"Elsevier","title":"A ratiometric electrochemical sensor for simultaneous detection of multiple heavy metal ions based on ferrocene-functionalized metal-organic framework","type":"article-journal","volume":"310"},"uris":["http://www.mendeley.com/documents/?uuid=bd423cc2-e506-483e-ac63-7c7c5460f14c","http://www.mendeley.com/documents/?uuid=d6900b5b-50d7-4b95-a43b-b55a93fdb5fb"]}],"mendeley":{"formattedCitation":"[25]","plainTextFormattedCitation":"[25]","previouslyFormattedCitation":"[24]"},"properties":{"noteIndex":0},"schema":"https://github.com/citation-style-language/schema/raw/master/csl-citation.json"}</w:instrText>
      </w:r>
      <w:r w:rsidR="002D2315" w:rsidRPr="00F17921">
        <w:rPr>
          <w:rFonts w:ascii="Times New Roman" w:hAnsi="Times New Roman" w:cs="Times New Roman"/>
          <w:sz w:val="20"/>
          <w:szCs w:val="20"/>
        </w:rPr>
        <w:fldChar w:fldCharType="separate"/>
      </w:r>
      <w:r w:rsidR="002D2315" w:rsidRPr="00F17921">
        <w:rPr>
          <w:rFonts w:ascii="Times New Roman" w:hAnsi="Times New Roman" w:cs="Times New Roman"/>
          <w:noProof/>
          <w:sz w:val="20"/>
          <w:szCs w:val="20"/>
        </w:rPr>
        <w:t>[25]</w:t>
      </w:r>
      <w:r w:rsidR="002D2315" w:rsidRPr="00F17921">
        <w:rPr>
          <w:rFonts w:ascii="Times New Roman" w:hAnsi="Times New Roman" w:cs="Times New Roman"/>
          <w:sz w:val="20"/>
          <w:szCs w:val="20"/>
        </w:rPr>
        <w:fldChar w:fldCharType="end"/>
      </w:r>
      <w:r w:rsidR="00AB116D" w:rsidRPr="00F17921">
        <w:rPr>
          <w:rFonts w:ascii="Times New Roman" w:hAnsi="Times New Roman" w:cs="Times New Roman"/>
          <w:sz w:val="20"/>
          <w:szCs w:val="20"/>
        </w:rPr>
        <w:t>.</w:t>
      </w:r>
      <w:r w:rsidR="008350C8" w:rsidRPr="00F17921">
        <w:rPr>
          <w:rFonts w:ascii="Times New Roman" w:hAnsi="Times New Roman" w:cs="Times New Roman"/>
          <w:sz w:val="20"/>
          <w:szCs w:val="20"/>
        </w:rPr>
        <w:t>A</w:t>
      </w:r>
      <w:r w:rsidR="008C6054" w:rsidRPr="00F17921">
        <w:rPr>
          <w:rFonts w:ascii="Times New Roman" w:hAnsi="Times New Roman" w:cs="Times New Roman"/>
          <w:sz w:val="20"/>
          <w:szCs w:val="20"/>
        </w:rPr>
        <w:t xml:space="preserve">n investigation </w:t>
      </w:r>
      <w:r w:rsidR="00AB116D" w:rsidRPr="00F17921">
        <w:rPr>
          <w:rFonts w:ascii="Times New Roman" w:hAnsi="Times New Roman" w:cs="Times New Roman"/>
          <w:sz w:val="20"/>
          <w:szCs w:val="20"/>
        </w:rPr>
        <w:t xml:space="preserve">was done </w:t>
      </w:r>
      <w:r w:rsidR="008C6054" w:rsidRPr="00F17921">
        <w:rPr>
          <w:rFonts w:ascii="Times New Roman" w:hAnsi="Times New Roman" w:cs="Times New Roman"/>
          <w:sz w:val="20"/>
          <w:szCs w:val="20"/>
        </w:rPr>
        <w:t xml:space="preserve">by Xinai Zhang </w:t>
      </w:r>
      <w:r w:rsidR="008350C8" w:rsidRPr="00F17921">
        <w:rPr>
          <w:rFonts w:ascii="Times New Roman" w:hAnsi="Times New Roman" w:cs="Times New Roman"/>
          <w:sz w:val="20"/>
          <w:szCs w:val="20"/>
        </w:rPr>
        <w:t xml:space="preserve">to develop </w:t>
      </w:r>
      <w:r w:rsidR="008C6054" w:rsidRPr="00F17921">
        <w:rPr>
          <w:rFonts w:ascii="Times New Roman" w:hAnsi="Times New Roman" w:cs="Times New Roman"/>
          <w:sz w:val="20"/>
          <w:szCs w:val="20"/>
        </w:rPr>
        <w:t>a sensor to examin</w:t>
      </w:r>
      <w:r w:rsidR="008350C8" w:rsidRPr="00F17921">
        <w:rPr>
          <w:rFonts w:ascii="Times New Roman" w:hAnsi="Times New Roman" w:cs="Times New Roman"/>
          <w:sz w:val="20"/>
          <w:szCs w:val="20"/>
        </w:rPr>
        <w:t xml:space="preserve">e the ppt level of lead in leafy </w:t>
      </w:r>
      <w:r w:rsidR="008C6054" w:rsidRPr="00F17921">
        <w:rPr>
          <w:rFonts w:ascii="Times New Roman" w:hAnsi="Times New Roman" w:cs="Times New Roman"/>
          <w:sz w:val="20"/>
          <w:szCs w:val="20"/>
        </w:rPr>
        <w:t>vegetables. For</w:t>
      </w:r>
      <w:r w:rsidR="008350C8" w:rsidRPr="00F17921">
        <w:rPr>
          <w:rFonts w:ascii="Times New Roman" w:hAnsi="Times New Roman" w:cs="Times New Roman"/>
          <w:sz w:val="20"/>
          <w:szCs w:val="20"/>
        </w:rPr>
        <w:t xml:space="preserve"> the amplification of </w:t>
      </w:r>
      <w:r w:rsidR="008C6054" w:rsidRPr="00F17921">
        <w:rPr>
          <w:rFonts w:ascii="Times New Roman" w:hAnsi="Times New Roman" w:cs="Times New Roman"/>
          <w:sz w:val="20"/>
          <w:szCs w:val="20"/>
        </w:rPr>
        <w:t>signal,</w:t>
      </w:r>
      <w:r w:rsidR="008350C8" w:rsidRPr="00F17921">
        <w:rPr>
          <w:rFonts w:ascii="Times New Roman" w:hAnsi="Times New Roman" w:cs="Times New Roman"/>
          <w:sz w:val="20"/>
          <w:szCs w:val="20"/>
        </w:rPr>
        <w:t xml:space="preserve"> the electrochemical sensor</w:t>
      </w:r>
      <w:r w:rsidR="00EC30DE" w:rsidRPr="00F17921">
        <w:rPr>
          <w:rFonts w:ascii="Times New Roman" w:hAnsi="Times New Roman" w:cs="Times New Roman"/>
          <w:sz w:val="20"/>
          <w:szCs w:val="20"/>
        </w:rPr>
        <w:t xml:space="preserve"> of</w:t>
      </w:r>
      <w:r w:rsidR="008350C8" w:rsidRPr="00F17921">
        <w:rPr>
          <w:rFonts w:ascii="Times New Roman" w:hAnsi="Times New Roman" w:cs="Times New Roman"/>
          <w:sz w:val="20"/>
          <w:szCs w:val="20"/>
        </w:rPr>
        <w:t xml:space="preserve"> porph@MOF</w:t>
      </w:r>
      <w:r w:rsidR="00EC30DE" w:rsidRPr="00F17921">
        <w:rPr>
          <w:rFonts w:ascii="Times New Roman" w:hAnsi="Times New Roman" w:cs="Times New Roman"/>
          <w:sz w:val="20"/>
          <w:szCs w:val="20"/>
        </w:rPr>
        <w:t xml:space="preserve"> to mimick peroxidase was used for Hg</w:t>
      </w:r>
      <w:r w:rsidR="00EC30DE" w:rsidRPr="00F17921">
        <w:rPr>
          <w:rFonts w:ascii="Times New Roman" w:hAnsi="Times New Roman" w:cs="Times New Roman"/>
          <w:sz w:val="20"/>
          <w:szCs w:val="20"/>
          <w:vertAlign w:val="superscript"/>
        </w:rPr>
        <w:t>2+</w:t>
      </w:r>
      <w:r w:rsidR="00EC30DE" w:rsidRPr="00F17921">
        <w:rPr>
          <w:rFonts w:ascii="Times New Roman" w:hAnsi="Times New Roman" w:cs="Times New Roman"/>
          <w:sz w:val="20"/>
          <w:szCs w:val="20"/>
        </w:rPr>
        <w:t xml:space="preserve"> </w:t>
      </w:r>
      <w:r w:rsidR="008C6054" w:rsidRPr="00F17921">
        <w:rPr>
          <w:rFonts w:ascii="Times New Roman" w:hAnsi="Times New Roman" w:cs="Times New Roman"/>
          <w:sz w:val="20"/>
          <w:szCs w:val="20"/>
        </w:rPr>
        <w:t>detection. This</w:t>
      </w:r>
      <w:r w:rsidR="00EC30DE" w:rsidRPr="00F17921">
        <w:rPr>
          <w:rFonts w:ascii="Times New Roman" w:hAnsi="Times New Roman" w:cs="Times New Roman"/>
          <w:sz w:val="20"/>
          <w:szCs w:val="20"/>
        </w:rPr>
        <w:t xml:space="preserve"> sensor</w:t>
      </w:r>
      <w:r w:rsidR="008C6054" w:rsidRPr="00F17921">
        <w:rPr>
          <w:rFonts w:ascii="Times New Roman" w:hAnsi="Times New Roman" w:cs="Times New Roman"/>
          <w:sz w:val="20"/>
          <w:szCs w:val="20"/>
        </w:rPr>
        <w:t xml:space="preserve"> with pb dependent receptor (DNA-zyme) </w:t>
      </w:r>
      <w:r w:rsidR="00EC30DE" w:rsidRPr="00F17921">
        <w:rPr>
          <w:rFonts w:ascii="Times New Roman" w:hAnsi="Times New Roman" w:cs="Times New Roman"/>
          <w:sz w:val="20"/>
          <w:szCs w:val="20"/>
        </w:rPr>
        <w:t xml:space="preserve">showed good recovery, anti-jamming </w:t>
      </w:r>
      <w:r w:rsidR="008C6054" w:rsidRPr="00F17921">
        <w:rPr>
          <w:rFonts w:ascii="Times New Roman" w:hAnsi="Times New Roman" w:cs="Times New Roman"/>
          <w:sz w:val="20"/>
          <w:szCs w:val="20"/>
        </w:rPr>
        <w:t>ability, high</w:t>
      </w:r>
      <w:r w:rsidR="00EC30DE" w:rsidRPr="00F17921">
        <w:rPr>
          <w:rFonts w:ascii="Times New Roman" w:hAnsi="Times New Roman" w:cs="Times New Roman"/>
          <w:sz w:val="20"/>
          <w:szCs w:val="20"/>
        </w:rPr>
        <w:t xml:space="preserve"> sensitivity and </w:t>
      </w:r>
      <w:r w:rsidR="00AB116D" w:rsidRPr="00F17921">
        <w:rPr>
          <w:rFonts w:ascii="Times New Roman" w:hAnsi="Times New Roman" w:cs="Times New Roman"/>
          <w:sz w:val="20"/>
          <w:szCs w:val="20"/>
        </w:rPr>
        <w:t>reliability. Thus</w:t>
      </w:r>
      <w:r w:rsidR="008C6054" w:rsidRPr="00F17921">
        <w:rPr>
          <w:rFonts w:ascii="Times New Roman" w:hAnsi="Times New Roman" w:cs="Times New Roman"/>
          <w:sz w:val="20"/>
          <w:szCs w:val="20"/>
        </w:rPr>
        <w:t xml:space="preserve"> this sensor was used for the lead detection in green cabbage and spinach samples</w:t>
      </w:r>
      <w:r w:rsidR="009A2361" w:rsidRPr="00F17921">
        <w:rPr>
          <w:rFonts w:ascii="Times New Roman" w:hAnsi="Times New Roman" w:cs="Times New Roman"/>
          <w:sz w:val="20"/>
          <w:szCs w:val="20"/>
        </w:rPr>
        <w:fldChar w:fldCharType="begin" w:fldLock="1"/>
      </w:r>
      <w:r w:rsidR="001A6A3B" w:rsidRPr="00F17921">
        <w:rPr>
          <w:rFonts w:ascii="Times New Roman" w:hAnsi="Times New Roman" w:cs="Times New Roman"/>
          <w:sz w:val="20"/>
          <w:szCs w:val="20"/>
        </w:rPr>
        <w:instrText>ADDIN CSL_CITATION {"citationItems":[{"id":"ITEM-1","itemData":{"DOI":"10.1016/j.bios.2020.112544","ISSN":"18734235","PMID":"32892116","abstract":"A simple and sensitive electrochemical sensor was established for monitoring parts-per-trillion (ppt)-level lead in leaf vegetables based on Pb2+-dependent DNAzyme and porphyrin-functionalized metal-organic framework (porph@MOF). Especially, the prepared porph@MOF showed excellent peroxidase-mimicking activities and also exhibited high stability in a wide range of temperature and pH. Using porph@MOF as mimic catalyst for sensing construction, the limit of detection for Pb2+ analysis was found to be 5 pM (corresponding to 1 ppt by weight), which was quite qualified for the regular monitoring of lead pollution in leaf vegetables. Moreover, the proposed principle facilitated the anti-jamming assay due to the specific recognition behavior of DNAzyme to Pb2+, and could be applied to detect Pb2+ in presence of the interfering metal ions. When compared with multiple-operation approaches, this sensor was constructed with single-step protocol, thereby greatly simplifying the analytical process and enhancing the temporal efficiency. With these merits of simplicity, rapid response, high sensitivity and specificity, the electrochemical sensor offered a promising means for evaluating the safety of leaf vegetables polluted with lead.","author":[{"dropping-particle":"","family":"Zhang","given":"Xinai","non-dropping-particle":"","parse-names":false,"suffix":""},{"dropping-particle":"","family":"Huang","given":"Xueyue","non-dropping-particle":"","parse-names":false,"suffix":""},{"dropping-particle":"","family":"Xu","given":"Yiwei","non-dropping-particle":"","parse-names":false,"suffix":""},{"dropping-particle":"","family":"Wang","given":"Xin","non-dropping-particle":"","parse-names":false,"suffix":""},{"dropping-particle":"","family":"Guo","given":"Zhiming","non-dropping-particle":"","parse-names":false,"suffix":""},{"dropping-particle":"","family":"Huang","given":"Xiaowei","non-dropping-particle":"","parse-names":false,"suffix":""},{"dropping-particle":"","family":"Li","given":"Zhihua","non-dropping-particle":"","parse-names":false,"suffix":""},{"dropping-particle":"","family":"Shi","given":"Jiyong","non-dropping-particle":"","parse-names":false,"suffix":""},{"dropping-particle":"","family":"Zou","given":"Xiaobo","non-dropping-particle":"","parse-names":false,"suffix":""}],"container-title":"Biosensors and Bioelectronics","id":"ITEM-1","issue":"June","issued":{"date-parts":[["2020"]]},"page":"112544","publisher":"Elsevier B.V.","title":"Single-step electrochemical sensing of ppt-level lead in leaf vegetables based on peroxidase-mimicking metal-organic framework","type":"article-journal","volume":"168"},"uris":["http://www.mendeley.com/documents/?uuid=47911579-bc57-49ac-86a5-b60bcbbb6eaa","http://www.mendeley.com/documents/?uuid=d5f2b4f0-259e-4628-8925-23f1518b87d5"]}],"mendeley":{"formattedCitation":"[26]","plainTextFormattedCitation":"[26]","previouslyFormattedCitation":"[25]"},"properties":{"noteIndex":0},"schema":"https://github.com/citation-style-language/schema/raw/master/csl-citation.json"}</w:instrText>
      </w:r>
      <w:r w:rsidR="009A2361" w:rsidRPr="00F17921">
        <w:rPr>
          <w:rFonts w:ascii="Times New Roman" w:hAnsi="Times New Roman" w:cs="Times New Roman"/>
          <w:sz w:val="20"/>
          <w:szCs w:val="20"/>
        </w:rPr>
        <w:fldChar w:fldCharType="separate"/>
      </w:r>
      <w:r w:rsidR="001A6A3B" w:rsidRPr="00F17921">
        <w:rPr>
          <w:rFonts w:ascii="Times New Roman" w:hAnsi="Times New Roman" w:cs="Times New Roman"/>
          <w:noProof/>
          <w:sz w:val="20"/>
          <w:szCs w:val="20"/>
        </w:rPr>
        <w:t>[26]</w:t>
      </w:r>
      <w:r w:rsidR="009A2361" w:rsidRPr="00F17921">
        <w:rPr>
          <w:rFonts w:ascii="Times New Roman" w:hAnsi="Times New Roman" w:cs="Times New Roman"/>
          <w:sz w:val="20"/>
          <w:szCs w:val="20"/>
        </w:rPr>
        <w:fldChar w:fldCharType="end"/>
      </w:r>
      <w:r w:rsidR="008C6054" w:rsidRPr="00F17921">
        <w:rPr>
          <w:rFonts w:ascii="Times New Roman" w:hAnsi="Times New Roman" w:cs="Times New Roman"/>
          <w:sz w:val="20"/>
          <w:szCs w:val="20"/>
        </w:rPr>
        <w:t>.</w:t>
      </w:r>
      <w:r w:rsidR="0083447D" w:rsidRPr="00F17921">
        <w:rPr>
          <w:rFonts w:ascii="Times New Roman" w:hAnsi="Times New Roman" w:cs="Times New Roman"/>
          <w:sz w:val="20"/>
          <w:szCs w:val="20"/>
        </w:rPr>
        <w:t>Shangshang Ma et al</w:t>
      </w:r>
      <w:r w:rsidR="00AB116D" w:rsidRPr="00F17921">
        <w:rPr>
          <w:rFonts w:ascii="Times New Roman" w:hAnsi="Times New Roman" w:cs="Times New Roman"/>
          <w:sz w:val="20"/>
          <w:szCs w:val="20"/>
        </w:rPr>
        <w:t xml:space="preserve">., </w:t>
      </w:r>
      <w:r w:rsidR="0083447D" w:rsidRPr="00F17921">
        <w:rPr>
          <w:rFonts w:ascii="Times New Roman" w:hAnsi="Times New Roman" w:cs="Times New Roman"/>
          <w:sz w:val="20"/>
          <w:szCs w:val="20"/>
        </w:rPr>
        <w:t>developed a three dimensional composite made rGO  and Ag to electrochemically evaluate Hg</w:t>
      </w:r>
      <w:r w:rsidR="0083447D" w:rsidRPr="00F17921">
        <w:rPr>
          <w:rFonts w:ascii="Times New Roman" w:hAnsi="Times New Roman" w:cs="Times New Roman"/>
          <w:sz w:val="20"/>
          <w:szCs w:val="20"/>
          <w:vertAlign w:val="superscript"/>
        </w:rPr>
        <w:t>2+</w:t>
      </w:r>
      <w:r w:rsidR="0083447D" w:rsidRPr="00F17921">
        <w:rPr>
          <w:rFonts w:ascii="Times New Roman" w:hAnsi="Times New Roman" w:cs="Times New Roman"/>
          <w:sz w:val="20"/>
          <w:szCs w:val="20"/>
        </w:rPr>
        <w:t xml:space="preserve"> in human blood and fish </w:t>
      </w:r>
      <w:r w:rsidR="00AB116D" w:rsidRPr="00F17921">
        <w:rPr>
          <w:rFonts w:ascii="Times New Roman" w:hAnsi="Times New Roman" w:cs="Times New Roman"/>
          <w:sz w:val="20"/>
          <w:szCs w:val="20"/>
        </w:rPr>
        <w:t>samples. The</w:t>
      </w:r>
      <w:r w:rsidR="0083447D" w:rsidRPr="00F17921">
        <w:rPr>
          <w:rFonts w:ascii="Times New Roman" w:hAnsi="Times New Roman" w:cs="Times New Roman"/>
          <w:sz w:val="20"/>
          <w:szCs w:val="20"/>
        </w:rPr>
        <w:t xml:space="preserve"> large active electrochemical area with multiple fold structures present in the composite facilitates the Hg</w:t>
      </w:r>
      <w:r w:rsidR="0083447D" w:rsidRPr="00F17921">
        <w:rPr>
          <w:rFonts w:ascii="Times New Roman" w:hAnsi="Times New Roman" w:cs="Times New Roman"/>
          <w:sz w:val="20"/>
          <w:szCs w:val="20"/>
          <w:vertAlign w:val="superscript"/>
        </w:rPr>
        <w:t xml:space="preserve">2+ </w:t>
      </w:r>
      <w:r w:rsidR="00AB116D" w:rsidRPr="00F17921">
        <w:rPr>
          <w:rFonts w:ascii="Times New Roman" w:hAnsi="Times New Roman" w:cs="Times New Roman"/>
          <w:sz w:val="20"/>
          <w:szCs w:val="20"/>
        </w:rPr>
        <w:t>deposition and hence its sensing. Negligible</w:t>
      </w:r>
      <w:r w:rsidR="0083447D" w:rsidRPr="00F17921">
        <w:rPr>
          <w:rFonts w:ascii="Times New Roman" w:hAnsi="Times New Roman" w:cs="Times New Roman"/>
          <w:sz w:val="20"/>
          <w:szCs w:val="20"/>
        </w:rPr>
        <w:t xml:space="preserve"> interference was observed when selectivity tests were carried out with the fabricated sensor. The sensor was practically tested for Hg</w:t>
      </w:r>
      <w:r w:rsidR="0083447D" w:rsidRPr="00F17921">
        <w:rPr>
          <w:rFonts w:ascii="Times New Roman" w:hAnsi="Times New Roman" w:cs="Times New Roman"/>
          <w:sz w:val="20"/>
          <w:szCs w:val="20"/>
          <w:vertAlign w:val="superscript"/>
        </w:rPr>
        <w:t>2+</w:t>
      </w:r>
      <w:r w:rsidR="0083447D" w:rsidRPr="00F17921">
        <w:rPr>
          <w:rFonts w:ascii="Times New Roman" w:hAnsi="Times New Roman" w:cs="Times New Roman"/>
          <w:sz w:val="20"/>
          <w:szCs w:val="20"/>
        </w:rPr>
        <w:t xml:space="preserve"> tracing in human whole blood and fish which showed good selectivity in various Hg</w:t>
      </w:r>
      <w:r w:rsidR="0083447D" w:rsidRPr="00F17921">
        <w:rPr>
          <w:rFonts w:ascii="Times New Roman" w:hAnsi="Times New Roman" w:cs="Times New Roman"/>
          <w:sz w:val="20"/>
          <w:szCs w:val="20"/>
          <w:vertAlign w:val="superscript"/>
        </w:rPr>
        <w:t>2+</w:t>
      </w:r>
      <w:r w:rsidR="0083447D" w:rsidRPr="00F17921">
        <w:rPr>
          <w:rFonts w:ascii="Times New Roman" w:hAnsi="Times New Roman" w:cs="Times New Roman"/>
          <w:sz w:val="20"/>
          <w:szCs w:val="20"/>
        </w:rPr>
        <w:t xml:space="preserve"> concentrations.</w:t>
      </w:r>
      <w:r w:rsidR="00AB116D" w:rsidRPr="00F17921">
        <w:rPr>
          <w:rFonts w:ascii="Times New Roman" w:hAnsi="Times New Roman" w:cs="Times New Roman"/>
          <w:sz w:val="20"/>
          <w:szCs w:val="20"/>
        </w:rPr>
        <w:t xml:space="preserve"> </w:t>
      </w:r>
      <w:r w:rsidR="00AB116D" w:rsidRPr="00F17921">
        <w:rPr>
          <w:rFonts w:ascii="Times New Roman" w:hAnsi="Times New Roman" w:cs="Times New Roman"/>
          <w:sz w:val="20"/>
          <w:szCs w:val="20"/>
        </w:rPr>
        <w:fldChar w:fldCharType="begin" w:fldLock="1"/>
      </w:r>
      <w:r w:rsidR="00AB116D" w:rsidRPr="00F17921">
        <w:rPr>
          <w:rFonts w:ascii="Times New Roman" w:hAnsi="Times New Roman" w:cs="Times New Roman"/>
          <w:sz w:val="20"/>
          <w:szCs w:val="20"/>
        </w:rPr>
        <w:instrText>ADDIN CSL_CITATION {"citationItems":[{"id":"ITEM-1","itemData":{"DOI":"10.1016/j.snb.2021.130383","ISSN":"09254005","abstract":"Food safety has aroused increasing public concerns because it is closely related to human health. As a common pollutant, mercury ions (Hg2+) can cause an enormous menace to human health even at very low fouling level. Herein, we designed a three-dimensional reduced graphene oxide (rGO) doped by silver nanoparticles (Ag-rGO), which could be employed as an effective sensing interface to electrochemically detect Hg2+. By characterization with scanning electron microscopy (SEM), energy dispersive spectroscopy (EDS) and X-ray diffraction (XRD), we confirmed that the Ag-rGO composites had multiple fold structures. After incubation with Hg2+, an obvious electrochemical signal enhancement was observed, which could be applied to detect the low level of Hg2+. The sensor based on Ag-rGO exhibited a low detection limit of 0.0049 μg/L of Hg2+ due to its multiple folds structure providing a large electrochemical active area and facilitating the electron transfer. Significantly, this proposed sensor was successfully used to evaluate the amount of Hg2+ in fish and human blood samples with acceptable results. This sensing strategy showed excellent performance for Hg2+ detection in food and clinical-related systems, which is of great significance for safeguarding food safety and human health.","author":[{"dropping-particle":"","family":"Ma","given":"Shangshang","non-dropping-particle":"","parse-names":false,"suffix":""},{"dropping-particle":"","family":"Zhang","given":"Qing","non-dropping-particle":"","parse-names":false,"suffix":""},{"dropping-particle":"","family":"Zhu","given":"Jun","non-dropping-particle":"","parse-names":false,"suffix":""},{"dropping-particle":"","family":"Shi","given":"Hongwei","non-dropping-particle":"","parse-names":false,"suffix":""},{"dropping-particle":"","family":"Zhang","given":"Keying","non-dropping-particle":"","parse-names":false,"suffix":""},{"dropping-particle":"","family":"Shen","given":"Yizhong","non-dropping-particle":"","parse-names":false,"suffix":""}],"container-title":"Sensors and Actuators, B: Chemical","id":"ITEM-1","issue":"June","issued":{"date-parts":[["2021"]]},"page":"130383","publisher":"Elsevier B.V.","title":"Rational engineering of Ag-doped reduced graphene oxide as electrochemical sensor for trace mercury ions monitoring","type":"article-journal","volume":"345"},"uris":["http://www.mendeley.com/documents/?uuid=a02a3a62-1ad8-4e39-b4bc-1917a1b07f2b","http://www.mendeley.com/documents/?uuid=929a1173-75c1-4f75-b738-23dbb45e346c"]}],"mendeley":{"formattedCitation":"[27]","plainTextFormattedCitation":"[27]","previouslyFormattedCitation":"[26]"},"properties":{"noteIndex":0},"schema":"https://github.com/citation-style-language/schema/raw/master/csl-citation.json"}</w:instrText>
      </w:r>
      <w:r w:rsidR="00AB116D" w:rsidRPr="00F17921">
        <w:rPr>
          <w:rFonts w:ascii="Times New Roman" w:hAnsi="Times New Roman" w:cs="Times New Roman"/>
          <w:sz w:val="20"/>
          <w:szCs w:val="20"/>
        </w:rPr>
        <w:fldChar w:fldCharType="separate"/>
      </w:r>
      <w:r w:rsidR="00AB116D" w:rsidRPr="00F17921">
        <w:rPr>
          <w:rFonts w:ascii="Times New Roman" w:hAnsi="Times New Roman" w:cs="Times New Roman"/>
          <w:noProof/>
          <w:sz w:val="20"/>
          <w:szCs w:val="20"/>
        </w:rPr>
        <w:t>[27]</w:t>
      </w:r>
      <w:r w:rsidR="00AB116D" w:rsidRPr="00F17921">
        <w:rPr>
          <w:rFonts w:ascii="Times New Roman" w:hAnsi="Times New Roman" w:cs="Times New Roman"/>
          <w:sz w:val="20"/>
          <w:szCs w:val="20"/>
        </w:rPr>
        <w:fldChar w:fldCharType="end"/>
      </w:r>
      <w:r w:rsidR="00AB116D" w:rsidRPr="00F17921">
        <w:rPr>
          <w:rFonts w:ascii="Times New Roman" w:hAnsi="Times New Roman" w:cs="Times New Roman"/>
          <w:sz w:val="20"/>
          <w:szCs w:val="20"/>
        </w:rPr>
        <w:t>.</w:t>
      </w:r>
      <w:r w:rsidR="00FB78F8" w:rsidRPr="00F17921">
        <w:rPr>
          <w:rFonts w:ascii="Times New Roman" w:hAnsi="Times New Roman" w:cs="Times New Roman"/>
          <w:sz w:val="20"/>
          <w:szCs w:val="20"/>
        </w:rPr>
        <w:t>Graphdiyne based electrochemical sensor was developed by Ying Li et al. to detect the trace amounts of Cd</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xml:space="preserve"> and Pb</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xml:space="preserve"> in water samples. Due to abundance of π-electrons on GDY, the surface becomes negatively charged creating conducive environment for the binding of metal cations. The empty orbitals of Cd</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xml:space="preserve"> or Pb</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xml:space="preserve"> made it possible to accept the electrons of the carbon atoms of the GDY which are sp hybridized. The GDY’s acetylenic bonds functioned as the sites of the adsorption and alleviated the necessity of extra functional groups. Also, comparison studies of GDY with rGO was performed which implied that compared to reduced graphene oxide (rGO), the interaction between Cd</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Pb</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xml:space="preserve"> and graphdiyne (GDY) was more robust. This serves as additional evidence of the essential impact</w:t>
      </w:r>
      <w:r w:rsidR="00AB116D" w:rsidRPr="00F17921">
        <w:rPr>
          <w:rFonts w:ascii="Times New Roman" w:hAnsi="Times New Roman" w:cs="Times New Roman"/>
          <w:sz w:val="20"/>
          <w:szCs w:val="20"/>
        </w:rPr>
        <w:t xml:space="preserve"> that the alkynyl groups in GDY </w:t>
      </w:r>
      <w:r w:rsidR="00AB116D" w:rsidRPr="00F17921">
        <w:rPr>
          <w:rFonts w:ascii="Times New Roman" w:hAnsi="Times New Roman" w:cs="Times New Roman"/>
          <w:sz w:val="20"/>
          <w:szCs w:val="20"/>
        </w:rPr>
        <w:fldChar w:fldCharType="begin" w:fldLock="1"/>
      </w:r>
      <w:r w:rsidR="00AB116D" w:rsidRPr="00F17921">
        <w:rPr>
          <w:rFonts w:ascii="Times New Roman" w:hAnsi="Times New Roman" w:cs="Times New Roman"/>
          <w:sz w:val="20"/>
          <w:szCs w:val="20"/>
        </w:rPr>
        <w:instrText>ADDIN CSL_CITATION {"citationItems":[{"id":"ITEM-1","itemData":{"DOI":"10.1016/j.snb.2021.129519","ISSN":"09254005","abstract":"In this work, graphdiyne, a new kind of carbon allotrope composed of sp and sp2 hybridized carbon atoms, firstly worked as an effective electrochemical sensor for the determination of low concentration of Cd2+ and Pb2+ in water using electrochemical pre-enrichment and anodic-stripping voltammetry methods. The limit of detection was 0.46 nM for Cd2+ and 1.72 nM for Pb2+ with a linear range extended from 0.01 μM to 1 μM. This graphdiyne modified electrode also presented excellent selectivity, stability, applicability and reproducibility, providing a simple and promising platform to develop novel electrochemical sensor for detecting Pb2+ and Cd2+ with higher performance. Through X-ray photoelectron spectroscopy (XPS), Fourier-transform infrared (FTIR) and X-ray absorption near edge structure (XANES) characterization, it was verified that the acetylenic links in graphdiyne served as adsorbent sites by providing electrons to bind with heavy metal ions, which enhanced the electrochemical sensing performance.","author":[{"dropping-particle":"","family":"Li","given":"Ying","non-dropping-particle":"","parse-names":false,"suffix":""},{"dropping-particle":"","family":"Huang","given":"Huan","non-dropping-particle":"","parse-names":false,"suffix":""},{"dropping-particle":"","family":"Cui","given":"Rongli","non-dropping-particle":"","parse-names":false,"suffix":""},{"dropping-particle":"","family":"Wang","given":"Dongmei","non-dropping-particle":"","parse-names":false,"suffix":""},{"dropping-particle":"","family":"Yin","given":"Zi","non-dropping-particle":"","parse-names":false,"suffix":""},{"dropping-particle":"","family":"Wang","given":"Dan","non-dropping-particle":"","parse-names":false,"suffix":""},{"dropping-particle":"","family":"Zheng","given":"Lirong","non-dropping-particle":"","parse-names":false,"suffix":""},{"dropping-particle":"","family":"Zhang","given":"Jing","non-dropping-particle":"","parse-names":false,"suffix":""},{"dropping-particle":"","family":"Zhao","given":"Yidong","non-dropping-particle":"","parse-names":false,"suffix":""},{"dropping-particle":"","family":"Yuan","given":"Hui","non-dropping-particle":"","parse-names":false,"suffix":""},{"dropping-particle":"","family":"Dong","given":"Jinquan","non-dropping-particle":"","parse-names":false,"suffix":""},{"dropping-particle":"","family":"Guo","given":"Xihong","non-dropping-particle":"","parse-names":false,"suffix":""},{"dropping-particle":"","family":"Sun","given":"Baoyun","non-dropping-particle":"","parse-names":false,"suffix":""}],"container-title":"Sensors and Actuators, B: Chemical","id":"ITEM-1","issue":"October 2020","issued":{"date-parts":[["2021"]]},"page":"129519","publisher":"Elsevier B.V.","title":"Electrochemical sensor based on graphdiyne is effectively used to determine Cd2+ and Pb2+ in water","type":"article-journal","volume":"332"},"uris":["http://www.mendeley.com/documents/?uuid=8bda0cf0-1dcb-417f-b344-b87037accd95","http://www.mendeley.com/documents/?uuid=38ce2f2b-9ac9-45dc-977d-921702abfa68"]}],"mendeley":{"formattedCitation":"[28]","plainTextFormattedCitation":"[28]","previouslyFormattedCitation":"[27]"},"properties":{"noteIndex":0},"schema":"https://github.com/citation-style-language/schema/raw/master/csl-citation.json"}</w:instrText>
      </w:r>
      <w:r w:rsidR="00AB116D" w:rsidRPr="00F17921">
        <w:rPr>
          <w:rFonts w:ascii="Times New Roman" w:hAnsi="Times New Roman" w:cs="Times New Roman"/>
          <w:sz w:val="20"/>
          <w:szCs w:val="20"/>
        </w:rPr>
        <w:fldChar w:fldCharType="separate"/>
      </w:r>
      <w:r w:rsidR="00AB116D" w:rsidRPr="00F17921">
        <w:rPr>
          <w:rFonts w:ascii="Times New Roman" w:hAnsi="Times New Roman" w:cs="Times New Roman"/>
          <w:noProof/>
          <w:sz w:val="20"/>
          <w:szCs w:val="20"/>
        </w:rPr>
        <w:t>[28]</w:t>
      </w:r>
      <w:r w:rsidR="00AB116D" w:rsidRPr="00F17921">
        <w:rPr>
          <w:rFonts w:ascii="Times New Roman" w:hAnsi="Times New Roman" w:cs="Times New Roman"/>
          <w:sz w:val="20"/>
          <w:szCs w:val="20"/>
        </w:rPr>
        <w:fldChar w:fldCharType="end"/>
      </w:r>
      <w:r w:rsidR="00AB116D" w:rsidRPr="00F17921">
        <w:rPr>
          <w:rFonts w:ascii="Times New Roman" w:hAnsi="Times New Roman" w:cs="Times New Roman"/>
          <w:sz w:val="20"/>
          <w:szCs w:val="20"/>
        </w:rPr>
        <w:t>.</w:t>
      </w:r>
      <w:r w:rsidR="00FB78F8" w:rsidRPr="00F17921">
        <w:rPr>
          <w:rFonts w:ascii="Times New Roman" w:hAnsi="Times New Roman" w:cs="Times New Roman"/>
          <w:sz w:val="20"/>
          <w:szCs w:val="20"/>
        </w:rPr>
        <w:t>Mehwish Akhtar et al., devised an electrochemical sensor by synergistically integrating the chelating and electro-catalytic properties of aniline and polyaniline with the reduced graphene oxide having exceptional stability and chemo-electric property. The sensing abilities were improved by the linkage of functional groups of nitrogen such as imines and amines and augmented the rapid charge exchange kinetics, increased surface sites and the conductivity. Thus, a sensor with high response for Cu</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Pb</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and Cd</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was developed with improved recovery percentages of metal ions and was applied for real -time application</w:t>
      </w:r>
      <w:r w:rsidR="009A2361" w:rsidRPr="00F17921">
        <w:rPr>
          <w:rFonts w:ascii="Times New Roman" w:hAnsi="Times New Roman" w:cs="Times New Roman"/>
          <w:sz w:val="20"/>
          <w:szCs w:val="20"/>
        </w:rPr>
        <w:fldChar w:fldCharType="begin" w:fldLock="1"/>
      </w:r>
      <w:r w:rsidR="001A6A3B" w:rsidRPr="00F17921">
        <w:rPr>
          <w:rFonts w:ascii="Times New Roman" w:hAnsi="Times New Roman" w:cs="Times New Roman"/>
          <w:sz w:val="20"/>
          <w:szCs w:val="20"/>
        </w:rPr>
        <w:instrText>ADDIN CSL_CITATION {"citationItems":[{"id":"ITEM-1","itemData":{"DOI":"10.1016/j.synthmet.2020.116410","ISSN":"03796779","abstract":"An efficient electrochemical sensor based on reduced graphene oxide decorated with alanine and polyaniline was developed for the real-time analysis of heavy metal ions (Cd2+, Pb2+, and Cu2+). The morphological and structural analysis of as-synthesized nanocomposite was conducted via X-ray di</w:instrText>
      </w:r>
      <w:r w:rsidR="001A6A3B" w:rsidRPr="00F17921">
        <w:rPr>
          <w:rFonts w:ascii="Cambria Math" w:hAnsi="Cambria Math" w:cs="Cambria Math"/>
          <w:sz w:val="20"/>
          <w:szCs w:val="20"/>
        </w:rPr>
        <w:instrText>ﬀ</w:instrText>
      </w:r>
      <w:r w:rsidR="001A6A3B" w:rsidRPr="00F17921">
        <w:rPr>
          <w:rFonts w:ascii="Times New Roman" w:hAnsi="Times New Roman" w:cs="Times New Roman"/>
          <w:sz w:val="20"/>
          <w:szCs w:val="20"/>
        </w:rPr>
        <w:instrText>;raction approach (XRD), UV/Visible analysis, Fourier transform-infrared spectroscopy (FTIR) and scanning electron microscopy (SEM). The electrochemical characteristics of the electrode modifiers were examined through cyclic voltammetry (CV) and electrochemical impedance spectroscopy (EIS) using standard potassium ferrocyanide as a redox probe. Various sensitivity influencing factors such as chemical and electrochemical parameters including pH effect, deposition potential, deposition time and effect of supporting medium were also determined to enhance the effectiveness of the designed sensor. The interference ability of the designed sensor was also studied in the presence of various inorganic and organic species. Proposed methodology endorsed the sensitive and robust analysis of the toxic metal ions with a remarkable low detection limit of 0.03 nM, 0.045 nM and 0.063 nM for Cd2+, Pb2+, and Cu2+ ions, in the linear range of 100 nM–0.08 nM respectively. The proposed method exhibited high sensitivity and selectivity towards Cd2+, Pb2+, and Cu2+ ions detection which can be attributed to the strong binding affinity of rGO/Ala/PANI nanocomposite with these target metal ions. These results suggested that this methodology can be applied for sensitive detection of other organic and inorganic pollutants in water samples.","author":[{"dropping-particle":"","family":"Akhtar","given":"Mehwish","non-dropping-particle":"","parse-names":false,"suffix":""},{"dropping-particle":"","family":"Tahir","given":"Amiza","non-dropping-particle":"","parse-names":false,"suffix":""},{"dropping-particle":"","family":"Zulfiqar","given":"Sonia","non-dropping-particle":"","parse-names":false,"suffix":""},{"dropping-particle":"","family":"Hanif","given":"Farzana","non-dropping-particle":"","parse-names":false,"suffix":""},{"dropping-particle":"","family":"Warsi","given":"Muhammad Farooq","non-dropping-particle":"","parse-names":false,"suffix":""},{"dropping-particle":"","family":"Agboola","given":"Philips O.","non-dropping-particle":"","parse-names":false,"suffix":""},{"dropping-particle":"","family":"Shakir","given":"Imran","non-dropping-particle":"","parse-names":false,"suffix":""}],"container-title":"Synthetic Metals","id":"ITEM-1","issue":"April","issued":{"date-parts":[["2020"]]},"title":"Ternary hybrid of polyaniline-alanine-reduced graphene oxide for electrochemical sensing of heavy metal ions","type":"article-journal","volume":"265"},"uris":["http://www.mendeley.com/documents/?uuid=cdaab1f4-07c6-44e4-9d51-e683aefe2d71","http://www.mendeley.com/documents/?uuid=486b6ccc-fb30-4978-a132-95d66e1fafbb"]}],"mendeley":{"formattedCitation":"[29]","plainTextFormattedCitation":"[29]","previouslyFormattedCitation":"[28]"},"properties":{"noteIndex":0},"schema":"https://github.com/citation-style-language/schema/raw/master/csl-citation.json"}</w:instrText>
      </w:r>
      <w:r w:rsidR="009A2361" w:rsidRPr="00F17921">
        <w:rPr>
          <w:rFonts w:ascii="Times New Roman" w:hAnsi="Times New Roman" w:cs="Times New Roman"/>
          <w:sz w:val="20"/>
          <w:szCs w:val="20"/>
        </w:rPr>
        <w:fldChar w:fldCharType="separate"/>
      </w:r>
      <w:r w:rsidR="001A6A3B" w:rsidRPr="00F17921">
        <w:rPr>
          <w:rFonts w:ascii="Times New Roman" w:hAnsi="Times New Roman" w:cs="Times New Roman"/>
          <w:noProof/>
          <w:sz w:val="20"/>
          <w:szCs w:val="20"/>
        </w:rPr>
        <w:t>[29]</w:t>
      </w:r>
      <w:r w:rsidR="009A2361" w:rsidRPr="00F17921">
        <w:rPr>
          <w:rFonts w:ascii="Times New Roman" w:hAnsi="Times New Roman" w:cs="Times New Roman"/>
          <w:sz w:val="20"/>
          <w:szCs w:val="20"/>
        </w:rPr>
        <w:fldChar w:fldCharType="end"/>
      </w:r>
      <w:r w:rsidR="00FB78F8" w:rsidRPr="00F17921">
        <w:rPr>
          <w:rFonts w:ascii="Times New Roman" w:hAnsi="Times New Roman" w:cs="Times New Roman"/>
          <w:sz w:val="20"/>
          <w:szCs w:val="20"/>
        </w:rPr>
        <w:t>.</w:t>
      </w:r>
      <w:r w:rsidR="00FB78F8" w:rsidRPr="00F17921">
        <w:rPr>
          <w:rFonts w:ascii="Times New Roman" w:hAnsi="Times New Roman" w:cs="Times New Roman"/>
          <w:sz w:val="20"/>
          <w:szCs w:val="20"/>
          <w:shd w:val="clear" w:color="auto" w:fill="FFFFFF" w:themeFill="background1"/>
        </w:rPr>
        <w:t xml:space="preserve">The in-depth study of electrochemical </w:t>
      </w:r>
      <w:r w:rsidR="00AB116D" w:rsidRPr="00F17921">
        <w:rPr>
          <w:rFonts w:ascii="Times New Roman" w:hAnsi="Times New Roman" w:cs="Times New Roman"/>
          <w:sz w:val="20"/>
          <w:szCs w:val="20"/>
          <w:shd w:val="clear" w:color="auto" w:fill="FFFFFF" w:themeFill="background1"/>
        </w:rPr>
        <w:t>behavior</w:t>
      </w:r>
      <w:r w:rsidR="00FB78F8" w:rsidRPr="00F17921">
        <w:rPr>
          <w:rFonts w:ascii="Times New Roman" w:hAnsi="Times New Roman" w:cs="Times New Roman"/>
          <w:sz w:val="20"/>
          <w:szCs w:val="20"/>
          <w:shd w:val="clear" w:color="auto" w:fill="FFFFFF" w:themeFill="background1"/>
        </w:rPr>
        <w:t xml:space="preserve"> of </w:t>
      </w:r>
      <w:r w:rsidR="00FB78F8" w:rsidRPr="00F17921">
        <w:rPr>
          <w:rFonts w:ascii="Times New Roman" w:hAnsi="Times New Roman" w:cs="Times New Roman"/>
          <w:sz w:val="20"/>
          <w:szCs w:val="20"/>
        </w:rPr>
        <w:t>UiO-66-NH</w:t>
      </w:r>
      <w:r w:rsidR="00FB78F8" w:rsidRPr="00F17921">
        <w:rPr>
          <w:rFonts w:ascii="Times New Roman" w:hAnsi="Times New Roman" w:cs="Times New Roman"/>
          <w:sz w:val="20"/>
          <w:szCs w:val="20"/>
          <w:vertAlign w:val="subscript"/>
        </w:rPr>
        <w:t>2</w:t>
      </w:r>
      <w:r w:rsidR="00FB78F8" w:rsidRPr="00F17921">
        <w:rPr>
          <w:rFonts w:ascii="Times New Roman" w:hAnsi="Times New Roman" w:cs="Times New Roman"/>
          <w:sz w:val="20"/>
          <w:szCs w:val="20"/>
        </w:rPr>
        <w:t>/ GaOOH was studied by Jing Ru et al</w:t>
      </w:r>
      <w:r w:rsidR="00AB116D" w:rsidRPr="00F17921">
        <w:rPr>
          <w:rFonts w:ascii="Times New Roman" w:hAnsi="Times New Roman" w:cs="Times New Roman"/>
          <w:sz w:val="20"/>
          <w:szCs w:val="20"/>
        </w:rPr>
        <w:t xml:space="preserve">., </w:t>
      </w:r>
      <w:r w:rsidR="00FB78F8" w:rsidRPr="00F17921">
        <w:rPr>
          <w:rFonts w:ascii="Times New Roman" w:hAnsi="Times New Roman" w:cs="Times New Roman"/>
          <w:sz w:val="20"/>
          <w:szCs w:val="20"/>
        </w:rPr>
        <w:t xml:space="preserve">where the composite combined the advantages of GaOOH which has distinct electronic features and geometric structures and led to accelerated electron transfer. The peak currents recorded for different ions were distinct and showed the absence of interference between them. This chelation ability and adsorption capacity of this modified electrode facilitated the anti-interference mechanism. The active oxygen and nitrogen sites which were evenly dispersed on the surface made it plausible the heavy metal ions coordination with </w:t>
      </w:r>
      <w:r w:rsidR="00AB116D" w:rsidRPr="00F17921">
        <w:rPr>
          <w:rFonts w:ascii="Times New Roman" w:hAnsi="Times New Roman" w:cs="Times New Roman"/>
          <w:sz w:val="20"/>
          <w:szCs w:val="20"/>
        </w:rPr>
        <w:t>ligand.</w:t>
      </w:r>
      <w:r w:rsidR="00AB116D" w:rsidRPr="00F17921">
        <w:rPr>
          <w:rFonts w:ascii="Times New Roman" w:hAnsi="Times New Roman" w:cs="Times New Roman"/>
          <w:sz w:val="20"/>
          <w:szCs w:val="20"/>
          <w:shd w:val="clear" w:color="auto" w:fill="FFFFFF" w:themeFill="background1"/>
        </w:rPr>
        <w:t xml:space="preserve"> Further</w:t>
      </w:r>
      <w:r w:rsidR="00FB78F8" w:rsidRPr="00F17921">
        <w:rPr>
          <w:rFonts w:ascii="Times New Roman" w:hAnsi="Times New Roman" w:cs="Times New Roman"/>
          <w:sz w:val="20"/>
          <w:szCs w:val="20"/>
          <w:shd w:val="clear" w:color="auto" w:fill="FFFFFF" w:themeFill="background1"/>
        </w:rPr>
        <w:t>, the comparison studies were carried out for the detection of single metal ions with that of multiple ions and it was concluded that the mixture of ions showed a broad linear range.</w:t>
      </w:r>
      <w:r w:rsidR="00FB78F8" w:rsidRPr="00F17921">
        <w:rPr>
          <w:rFonts w:ascii="Times New Roman" w:hAnsi="Times New Roman" w:cs="Times New Roman"/>
          <w:sz w:val="20"/>
          <w:szCs w:val="20"/>
        </w:rPr>
        <w:t xml:space="preserve"> Hg</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xml:space="preserve"> showed a steeper slope among the ions, but Pb</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Cd</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xml:space="preserve"> and Cu</w:t>
      </w:r>
      <w:r w:rsidR="00FB78F8" w:rsidRPr="00F17921">
        <w:rPr>
          <w:rFonts w:ascii="Times New Roman" w:hAnsi="Times New Roman" w:cs="Times New Roman"/>
          <w:sz w:val="20"/>
          <w:szCs w:val="20"/>
          <w:vertAlign w:val="superscript"/>
        </w:rPr>
        <w:t>2+</w:t>
      </w:r>
      <w:r w:rsidR="00FB78F8" w:rsidRPr="00F17921">
        <w:rPr>
          <w:rFonts w:ascii="Times New Roman" w:hAnsi="Times New Roman" w:cs="Times New Roman"/>
          <w:sz w:val="20"/>
          <w:szCs w:val="20"/>
        </w:rPr>
        <w:t xml:space="preserve"> showed comparatively higher limits of detection and this was explained by the intermetallic compound forma</w:t>
      </w:r>
      <w:r w:rsidR="00AB116D" w:rsidRPr="00F17921">
        <w:rPr>
          <w:rFonts w:ascii="Times New Roman" w:hAnsi="Times New Roman" w:cs="Times New Roman"/>
          <w:sz w:val="20"/>
          <w:szCs w:val="20"/>
        </w:rPr>
        <w:t>tion and competitive deposition.</w:t>
      </w:r>
      <w:r w:rsidR="00AB116D" w:rsidRPr="00F17921">
        <w:rPr>
          <w:rFonts w:ascii="Times New Roman" w:hAnsi="Times New Roman" w:cs="Times New Roman"/>
          <w:sz w:val="20"/>
          <w:szCs w:val="20"/>
        </w:rPr>
        <w:fldChar w:fldCharType="begin" w:fldLock="1"/>
      </w:r>
      <w:r w:rsidR="00AB116D" w:rsidRPr="00F17921">
        <w:rPr>
          <w:rFonts w:ascii="Times New Roman" w:hAnsi="Times New Roman" w:cs="Times New Roman"/>
          <w:sz w:val="20"/>
          <w:szCs w:val="20"/>
        </w:rPr>
        <w:instrText>ADDIN CSL_CITATION {"citationItems":[{"id":"ITEM-1","itemData":{"DOI":"10.1016/j.talanta.2021.122679","ISSN":"00399140","PMID":"34364479","abstract":"Heavy metal pollution in the environment poses a serious threat to the ecosystem and human health, which has attracted widespread attention. In this study, an octahedral structure composite composed of UiO-66-NH2 MOFs and semiconductor GaOOH materials has been prepared and used as electrode materials successfully. These composites can be used for the real-time and online determination of Cd2+, Cu2+, Hg2+, and Pb2+ in real water samples simultaneously or alone via an electrochemical method. Zr-MOF has a large and unique surface area that is beneficial to the adsorption and preconcentration of heavy metal ions. The experiment parameters such as pH, deposition potential, and deposition time were optimized. Under the optimized conditions, the electrochemical performances and practical applications of Zr-MOF composites modified electrode have been investigated, which shows excellent wider linear range and lower detection limit (LOD). The results demonstrated excellent selectivity, reproducibility, stability and applicability for the detection of four metal ions. These superior features stem from the synergistic reaction mechanism of UiO-66-NH2 and GaOOH. In addition, it has been established a new detection strategy for heavy metal ions through the form of metal-organic framework (MOF) composite in this work. It may provide a novel platform for the quantitative determination of heavy metal ions in various environmental samples.","author":[{"dropping-particle":"","family":"Ru","given":"Jing","non-dropping-particle":"","parse-names":false,"suffix":""},{"dropping-particle":"","family":"Wang","given":"Xuemei","non-dropping-particle":"","parse-names":false,"suffix":""},{"dropping-particle":"","family":"Cui","given":"Xinglan","non-dropping-particle":"","parse-names":false,"suffix":""},{"dropping-particle":"","family":"Wang","given":"Fangbing","non-dropping-particle":"","parse-names":false,"suffix":""},{"dropping-particle":"","family":"Ji","given":"Hong","non-dropping-particle":"","parse-names":false,"suffix":""},{"dropping-particle":"","family":"Du","given":"Xinzhen","non-dropping-particle":"","parse-names":false,"suffix":""},{"dropping-particle":"","family":"Lu","given":"Xiaoquan","non-dropping-particle":"","parse-names":false,"suffix":""}],"container-title":"Talanta","id":"ITEM-1","issue":"June","issued":{"date-parts":[["2021"]]},"page":"122679","publisher":"Elsevier B.V.","title":"GaOOH-modified metal-organic frameworks UiO-66-NH2: Selective and sensitive sensing four heavy-metal ions in real wastewater by electrochemical method","type":"article-journal","volume":"234"},"uris":["http://www.mendeley.com/documents/?uuid=3868bed8-57f0-4cf0-842a-5ef43d63fbaf","http://www.mendeley.com/documents/?uuid=2867c16b-ed2d-43e2-8346-4faa24f8f311"]}],"mendeley":{"formattedCitation":"[30]","plainTextFormattedCitation":"[30]","previouslyFormattedCitation":"[29]"},"properties":{"noteIndex":0},"schema":"https://github.com/citation-style-language/schema/raw/master/csl-citation.json"}</w:instrText>
      </w:r>
      <w:r w:rsidR="00AB116D" w:rsidRPr="00F17921">
        <w:rPr>
          <w:rFonts w:ascii="Times New Roman" w:hAnsi="Times New Roman" w:cs="Times New Roman"/>
          <w:sz w:val="20"/>
          <w:szCs w:val="20"/>
        </w:rPr>
        <w:fldChar w:fldCharType="separate"/>
      </w:r>
      <w:r w:rsidR="00AB116D" w:rsidRPr="00F17921">
        <w:rPr>
          <w:rFonts w:ascii="Times New Roman" w:hAnsi="Times New Roman" w:cs="Times New Roman"/>
          <w:noProof/>
          <w:sz w:val="20"/>
          <w:szCs w:val="20"/>
        </w:rPr>
        <w:t>[30]</w:t>
      </w:r>
      <w:r w:rsidR="00AB116D" w:rsidRPr="00F17921">
        <w:rPr>
          <w:rFonts w:ascii="Times New Roman" w:hAnsi="Times New Roman" w:cs="Times New Roman"/>
          <w:sz w:val="20"/>
          <w:szCs w:val="20"/>
        </w:rPr>
        <w:fldChar w:fldCharType="end"/>
      </w:r>
      <w:r w:rsidR="00AB116D" w:rsidRPr="00F17921">
        <w:rPr>
          <w:rFonts w:ascii="Times New Roman" w:hAnsi="Times New Roman" w:cs="Times New Roman"/>
          <w:sz w:val="20"/>
          <w:szCs w:val="20"/>
        </w:rPr>
        <w:t>.</w:t>
      </w:r>
    </w:p>
    <w:p w14:paraId="3DE0CB50" w14:textId="77777777" w:rsidR="006B7D0C" w:rsidRPr="00F17921" w:rsidRDefault="006B7D0C" w:rsidP="006B7D0C">
      <w:pPr>
        <w:spacing w:after="0" w:line="240" w:lineRule="auto"/>
        <w:ind w:firstLine="360"/>
        <w:jc w:val="both"/>
        <w:rPr>
          <w:rFonts w:ascii="Times New Roman" w:hAnsi="Times New Roman" w:cs="Times New Roman"/>
          <w:b/>
          <w:bCs/>
          <w:sz w:val="20"/>
          <w:szCs w:val="20"/>
        </w:rPr>
      </w:pPr>
    </w:p>
    <w:p w14:paraId="03914E43" w14:textId="77777777" w:rsidR="00412DC0" w:rsidRPr="00F17921" w:rsidRDefault="003B5674" w:rsidP="006B7D0C">
      <w:pPr>
        <w:pStyle w:val="ListParagraph"/>
        <w:numPr>
          <w:ilvl w:val="0"/>
          <w:numId w:val="1"/>
        </w:numPr>
        <w:spacing w:after="0" w:line="240" w:lineRule="auto"/>
        <w:jc w:val="both"/>
        <w:rPr>
          <w:rFonts w:ascii="Times New Roman" w:hAnsi="Times New Roman" w:cs="Times New Roman"/>
          <w:b/>
          <w:bCs/>
          <w:sz w:val="20"/>
          <w:szCs w:val="20"/>
        </w:rPr>
      </w:pPr>
      <w:r w:rsidRPr="00F17921">
        <w:rPr>
          <w:rFonts w:ascii="Times New Roman" w:hAnsi="Times New Roman" w:cs="Times New Roman"/>
          <w:b/>
          <w:bCs/>
          <w:sz w:val="20"/>
          <w:szCs w:val="20"/>
        </w:rPr>
        <w:t>Detection of antibiotics</w:t>
      </w:r>
    </w:p>
    <w:p w14:paraId="2903259A" w14:textId="16A11FE3" w:rsidR="002B3C6F" w:rsidRPr="00F17921" w:rsidRDefault="00412DC0" w:rsidP="006B7D0C">
      <w:pPr>
        <w:autoSpaceDE w:val="0"/>
        <w:autoSpaceDN w:val="0"/>
        <w:adjustRightInd w:val="0"/>
        <w:spacing w:after="0" w:line="240" w:lineRule="auto"/>
        <w:ind w:firstLine="360"/>
        <w:jc w:val="both"/>
        <w:rPr>
          <w:rFonts w:ascii="Times New Roman" w:hAnsi="Times New Roman" w:cs="Times New Roman"/>
          <w:sz w:val="20"/>
          <w:szCs w:val="20"/>
        </w:rPr>
      </w:pPr>
      <w:r w:rsidRPr="00F17921">
        <w:rPr>
          <w:rFonts w:ascii="Times New Roman" w:hAnsi="Times New Roman" w:cs="Times New Roman"/>
          <w:color w:val="000000"/>
          <w:kern w:val="0"/>
          <w:sz w:val="20"/>
          <w:szCs w:val="20"/>
        </w:rPr>
        <w:t>Mani Govindasamy et al</w:t>
      </w:r>
      <w:r w:rsidR="00AB116D" w:rsidRPr="00F17921">
        <w:rPr>
          <w:rFonts w:ascii="Times New Roman" w:hAnsi="Times New Roman" w:cs="Times New Roman"/>
          <w:color w:val="000000"/>
          <w:kern w:val="0"/>
          <w:sz w:val="20"/>
          <w:szCs w:val="20"/>
        </w:rPr>
        <w:t>., developed a core-shell nanostar from Bi</w:t>
      </w:r>
      <w:r w:rsidR="00AB116D" w:rsidRPr="00F17921">
        <w:rPr>
          <w:rFonts w:ascii="Times New Roman" w:hAnsi="Times New Roman" w:cs="Times New Roman"/>
          <w:color w:val="000000"/>
          <w:kern w:val="0"/>
          <w:sz w:val="20"/>
          <w:szCs w:val="20"/>
          <w:vertAlign w:val="subscript"/>
        </w:rPr>
        <w:t>2</w:t>
      </w:r>
      <w:r w:rsidR="00AB116D" w:rsidRPr="00F17921">
        <w:rPr>
          <w:rFonts w:ascii="Times New Roman" w:hAnsi="Times New Roman" w:cs="Times New Roman"/>
          <w:color w:val="000000"/>
          <w:kern w:val="0"/>
          <w:sz w:val="20"/>
          <w:szCs w:val="20"/>
        </w:rPr>
        <w:t>S</w:t>
      </w:r>
      <w:r w:rsidR="00AB116D" w:rsidRPr="00F17921">
        <w:rPr>
          <w:rFonts w:ascii="Times New Roman" w:hAnsi="Times New Roman" w:cs="Times New Roman"/>
          <w:color w:val="000000"/>
          <w:kern w:val="0"/>
          <w:sz w:val="20"/>
          <w:szCs w:val="20"/>
          <w:vertAlign w:val="subscript"/>
        </w:rPr>
        <w:t>3</w:t>
      </w:r>
      <w:r w:rsidR="00AB116D" w:rsidRPr="00F17921">
        <w:rPr>
          <w:rFonts w:ascii="Times New Roman" w:hAnsi="Times New Roman" w:cs="Times New Roman"/>
          <w:color w:val="000000"/>
          <w:kern w:val="0"/>
          <w:sz w:val="20"/>
          <w:szCs w:val="20"/>
        </w:rPr>
        <w:t>@GCN to electrochemically determine the CPL in samples of shrimp, milk and honey. The peak response obtained for the core-shell material was higher compared to the bare and composite. Both the electrical conductivity and electrochemical abilities were significantly enhanced by synergic contribution of both graphitic carbon nitride and bismuth sulfide. The mechanism followed nitro-reduction of CPL where conversion of nitrophenyl group to hydroxylamine took place.</w:t>
      </w:r>
      <w:r w:rsidR="004C7C10" w:rsidRPr="00F17921">
        <w:rPr>
          <w:rFonts w:ascii="Times New Roman" w:hAnsi="Times New Roman" w:cs="Times New Roman"/>
          <w:color w:val="000000"/>
          <w:kern w:val="0"/>
          <w:sz w:val="20"/>
          <w:szCs w:val="20"/>
        </w:rPr>
        <w:fldChar w:fldCharType="begin" w:fldLock="1"/>
      </w:r>
      <w:r w:rsidR="001A6A3B" w:rsidRPr="00F17921">
        <w:rPr>
          <w:rFonts w:ascii="Times New Roman" w:hAnsi="Times New Roman" w:cs="Times New Roman"/>
          <w:color w:val="000000"/>
          <w:kern w:val="0"/>
          <w:sz w:val="20"/>
          <w:szCs w:val="20"/>
        </w:rPr>
        <w:instrText>ADDIN CSL_CITATION {"citationItems":[{"id":"ITEM-1","itemData":{"DOI":"10.1016/j.ultsonch.2020.105445","ISSN":"18732828","PMID":"33418401","abstract":"Ultrasonic-enhanced surface-active bismuth trisulfide based core–shell nanomaterials were developed and used as an efficient modified electrode material to construct a highly sensitive antibiotic sensor. The core–shell Bi2S3@GCN electrode material was directly synthesized by in-situ growth of GCN on Bi2S3 to form core–shell like nanostar (Ti-horn, 30 kHz, and 70 W/cm2). The electrocatalyst of Bi2S3@GCN nanocomposites was efficaciously broadened towards electrochemical applications. As synthesized Bi2S3@GCN promoted the catalytic ability and electrons of GCN to transfer to Bi2S3. The single-crystalline GCN layers were uniformly grown on the surface of the Bi2S3 nanostars. Under the optimal conditions of electrochemical analysis, the CPL sensor exhibited responses directly proportional to concentrations (toxic chemical) over a range of 0.02–374.4 μM, with a nanomolar detection limit of 1.2 nM (signal-to-noise ratio S/N = 3). In addition, the modified sensor has exhibited outstanding selectivity under high concentrations of interfering chemicals and biomolecules. The satisfactory CPL recoveries in milk product illustrated the credible real-time application of the proposed Bi2S3@GCN sensors for real samples, indicating promising potential in food safety department and control. Additionally, the proposed electrochemical antibiotic sensor exhibited outstanding performance of anti-interfering ability, high stability and reproducibility.","author":[{"dropping-particle":"","family":"Govindasamy","given":"Mani","non-dropping-particle":"","parse-names":false,"suffix":""},{"dropping-particle":"","family":"Wang","given":"Sea Fue","non-dropping-particle":"","parse-names":false,"suffix":""},{"dropping-particle":"","family":"Almahri","given":"Albandary","non-dropping-particle":"","parse-names":false,"suffix":""},{"dropping-particle":"","family":"Rajaji","given":"U.","non-dropping-particle":"","parse-names":false,"suffix":""}],"container-title":"Ultrasonics Sonochemistry","id":"ITEM-1","issue":"December 2020","issued":{"date-parts":[["2021"]]},"publisher":"Elsevier B.V.","title":"Effects of sonochemical approach and induced contraction of core–shell bismuth sulfide/graphitic carbon nitride as an efficient electrode materials for electrocatalytic detection of antibiotic drug in foodstuffs","type":"article-journal","volume":"72"},"uris":["http://www.mendeley.com/documents/?uuid=a6ed2296-8b32-4ef4-a152-4124d2186ed4","http://www.mendeley.com/documents/?uuid=058e31c8-6a65-4d7f-bab6-d274b4d1f427"]}],"mendeley":{"formattedCitation":"[31]","plainTextFormattedCitation":"[31]","previouslyFormattedCitation":"[30]"},"properties":{"noteIndex":0},"schema":"https://github.com/citation-style-language/schema/raw/master/csl-citation.json"}</w:instrText>
      </w:r>
      <w:r w:rsidR="004C7C10" w:rsidRPr="00F17921">
        <w:rPr>
          <w:rFonts w:ascii="Times New Roman" w:hAnsi="Times New Roman" w:cs="Times New Roman"/>
          <w:color w:val="000000"/>
          <w:kern w:val="0"/>
          <w:sz w:val="20"/>
          <w:szCs w:val="20"/>
        </w:rPr>
        <w:fldChar w:fldCharType="separate"/>
      </w:r>
      <w:r w:rsidR="001A6A3B" w:rsidRPr="00F17921">
        <w:rPr>
          <w:rFonts w:ascii="Times New Roman" w:hAnsi="Times New Roman" w:cs="Times New Roman"/>
          <w:noProof/>
          <w:color w:val="000000"/>
          <w:kern w:val="0"/>
          <w:sz w:val="20"/>
          <w:szCs w:val="20"/>
        </w:rPr>
        <w:t>[31]</w:t>
      </w:r>
      <w:r w:rsidR="004C7C10" w:rsidRPr="00F17921">
        <w:rPr>
          <w:rFonts w:ascii="Times New Roman" w:hAnsi="Times New Roman" w:cs="Times New Roman"/>
          <w:color w:val="000000"/>
          <w:kern w:val="0"/>
          <w:sz w:val="20"/>
          <w:szCs w:val="20"/>
        </w:rPr>
        <w:fldChar w:fldCharType="end"/>
      </w:r>
      <w:r w:rsidR="00C5588F" w:rsidRPr="00F17921">
        <w:rPr>
          <w:rFonts w:ascii="Times New Roman" w:hAnsi="Times New Roman" w:cs="Times New Roman"/>
          <w:sz w:val="20"/>
          <w:szCs w:val="20"/>
        </w:rPr>
        <w:t>Chelladurai Karuppiah et al.</w:t>
      </w:r>
      <w:r w:rsidR="00AB116D" w:rsidRPr="00F17921">
        <w:rPr>
          <w:rFonts w:ascii="Times New Roman" w:hAnsi="Times New Roman" w:cs="Times New Roman"/>
          <w:sz w:val="20"/>
          <w:szCs w:val="20"/>
        </w:rPr>
        <w:t>,</w:t>
      </w:r>
      <w:r w:rsidR="00C5588F" w:rsidRPr="00F17921">
        <w:rPr>
          <w:rFonts w:ascii="Times New Roman" w:hAnsi="Times New Roman" w:cs="Times New Roman"/>
          <w:sz w:val="20"/>
          <w:szCs w:val="20"/>
        </w:rPr>
        <w:t xml:space="preserve"> </w:t>
      </w:r>
      <w:r w:rsidR="00951D2D" w:rsidRPr="00F17921">
        <w:rPr>
          <w:rFonts w:ascii="Times New Roman" w:hAnsi="Times New Roman" w:cs="Times New Roman"/>
          <w:sz w:val="20"/>
          <w:szCs w:val="20"/>
        </w:rPr>
        <w:t xml:space="preserve">fabricated a </w:t>
      </w:r>
      <w:r w:rsidR="00BA7B0B" w:rsidRPr="00F17921">
        <w:rPr>
          <w:rFonts w:ascii="Times New Roman" w:hAnsi="Times New Roman" w:cs="Times New Roman"/>
          <w:sz w:val="20"/>
          <w:szCs w:val="20"/>
        </w:rPr>
        <w:t>reliable PDA</w:t>
      </w:r>
      <w:r w:rsidR="00C5588F" w:rsidRPr="00F17921">
        <w:rPr>
          <w:rFonts w:ascii="Times New Roman" w:hAnsi="Times New Roman" w:cs="Times New Roman"/>
          <w:sz w:val="20"/>
          <w:szCs w:val="20"/>
        </w:rPr>
        <w:t>-VGCF</w:t>
      </w:r>
      <w:r w:rsidR="00951D2D" w:rsidRPr="00F17921">
        <w:rPr>
          <w:rFonts w:ascii="Times New Roman" w:hAnsi="Times New Roman" w:cs="Times New Roman"/>
          <w:sz w:val="20"/>
          <w:szCs w:val="20"/>
        </w:rPr>
        <w:t xml:space="preserve"> sensor for </w:t>
      </w:r>
      <w:r w:rsidR="00AB116D" w:rsidRPr="00F17921">
        <w:rPr>
          <w:rFonts w:ascii="Times New Roman" w:hAnsi="Times New Roman" w:cs="Times New Roman"/>
          <w:sz w:val="20"/>
          <w:szCs w:val="20"/>
        </w:rPr>
        <w:t>chloramphenicol (</w:t>
      </w:r>
      <w:r w:rsidR="00E748E4" w:rsidRPr="00F17921">
        <w:rPr>
          <w:rFonts w:ascii="Times New Roman" w:hAnsi="Times New Roman" w:cs="Times New Roman"/>
          <w:sz w:val="20"/>
          <w:szCs w:val="20"/>
        </w:rPr>
        <w:t>CAP)</w:t>
      </w:r>
      <w:r w:rsidR="00951D2D" w:rsidRPr="00F17921">
        <w:rPr>
          <w:rFonts w:ascii="Times New Roman" w:hAnsi="Times New Roman" w:cs="Times New Roman"/>
          <w:sz w:val="20"/>
          <w:szCs w:val="20"/>
        </w:rPr>
        <w:t xml:space="preserve"> </w:t>
      </w:r>
      <w:r w:rsidR="00BA7B0B" w:rsidRPr="00F17921">
        <w:rPr>
          <w:rFonts w:ascii="Times New Roman" w:hAnsi="Times New Roman" w:cs="Times New Roman"/>
          <w:sz w:val="20"/>
          <w:szCs w:val="20"/>
        </w:rPr>
        <w:t>detection. The</w:t>
      </w:r>
      <w:r w:rsidR="00951D2D" w:rsidRPr="00F17921">
        <w:rPr>
          <w:rFonts w:ascii="Times New Roman" w:hAnsi="Times New Roman" w:cs="Times New Roman"/>
          <w:sz w:val="20"/>
          <w:szCs w:val="20"/>
        </w:rPr>
        <w:t xml:space="preserve"> materials chosen were PDA and VGCF</w:t>
      </w:r>
      <w:r w:rsidR="00BA7B0B" w:rsidRPr="00F17921">
        <w:rPr>
          <w:rFonts w:ascii="Times New Roman" w:hAnsi="Times New Roman" w:cs="Times New Roman"/>
          <w:sz w:val="20"/>
          <w:szCs w:val="20"/>
        </w:rPr>
        <w:t>, because</w:t>
      </w:r>
      <w:r w:rsidR="00C5588F" w:rsidRPr="00F17921">
        <w:rPr>
          <w:rFonts w:ascii="Times New Roman" w:hAnsi="Times New Roman" w:cs="Times New Roman"/>
          <w:sz w:val="20"/>
          <w:szCs w:val="20"/>
        </w:rPr>
        <w:t xml:space="preserve"> </w:t>
      </w:r>
      <w:r w:rsidR="00951D2D" w:rsidRPr="00F17921">
        <w:rPr>
          <w:rFonts w:ascii="Times New Roman" w:hAnsi="Times New Roman" w:cs="Times New Roman"/>
          <w:sz w:val="20"/>
          <w:szCs w:val="20"/>
        </w:rPr>
        <w:t>VGCF</w:t>
      </w:r>
      <w:r w:rsidR="00BA7B0B" w:rsidRPr="00F17921">
        <w:rPr>
          <w:rFonts w:ascii="Times New Roman" w:hAnsi="Times New Roman" w:cs="Times New Roman"/>
          <w:sz w:val="20"/>
          <w:szCs w:val="20"/>
        </w:rPr>
        <w:t xml:space="preserve"> has</w:t>
      </w:r>
      <w:r w:rsidR="00C5588F" w:rsidRPr="00F17921">
        <w:rPr>
          <w:rFonts w:ascii="Times New Roman" w:hAnsi="Times New Roman" w:cs="Times New Roman"/>
          <w:sz w:val="20"/>
          <w:szCs w:val="20"/>
        </w:rPr>
        <w:t xml:space="preserve"> cost </w:t>
      </w:r>
      <w:r w:rsidR="00AB116D" w:rsidRPr="00F17921">
        <w:rPr>
          <w:rFonts w:ascii="Times New Roman" w:hAnsi="Times New Roman" w:cs="Times New Roman"/>
          <w:sz w:val="20"/>
          <w:szCs w:val="20"/>
        </w:rPr>
        <w:t>effectiveness,</w:t>
      </w:r>
      <w:r w:rsidR="00C5588F" w:rsidRPr="00F17921">
        <w:rPr>
          <w:rFonts w:ascii="Times New Roman" w:hAnsi="Times New Roman" w:cs="Times New Roman"/>
          <w:sz w:val="20"/>
          <w:szCs w:val="20"/>
        </w:rPr>
        <w:t xml:space="preserve"> immense surface </w:t>
      </w:r>
      <w:r w:rsidR="00210A0F" w:rsidRPr="00F17921">
        <w:rPr>
          <w:rFonts w:ascii="Times New Roman" w:hAnsi="Times New Roman" w:cs="Times New Roman"/>
          <w:sz w:val="20"/>
          <w:szCs w:val="20"/>
        </w:rPr>
        <w:t>area,</w:t>
      </w:r>
      <w:r w:rsidR="00C5588F" w:rsidRPr="00F17921">
        <w:rPr>
          <w:rFonts w:ascii="Times New Roman" w:hAnsi="Times New Roman" w:cs="Times New Roman"/>
          <w:sz w:val="20"/>
          <w:szCs w:val="20"/>
        </w:rPr>
        <w:t xml:space="preserve"> </w:t>
      </w:r>
      <w:r w:rsidR="00210A0F" w:rsidRPr="00F17921">
        <w:rPr>
          <w:rFonts w:ascii="Times New Roman" w:hAnsi="Times New Roman" w:cs="Times New Roman"/>
          <w:sz w:val="20"/>
          <w:szCs w:val="20"/>
        </w:rPr>
        <w:t>faster</w:t>
      </w:r>
      <w:r w:rsidR="00C5588F" w:rsidRPr="00F17921">
        <w:rPr>
          <w:rFonts w:ascii="Times New Roman" w:hAnsi="Times New Roman" w:cs="Times New Roman"/>
          <w:sz w:val="20"/>
          <w:szCs w:val="20"/>
        </w:rPr>
        <w:t xml:space="preserve"> ionic mobility, higher electrochemical and mechanical </w:t>
      </w:r>
      <w:r w:rsidR="00BA7B0B" w:rsidRPr="00F17921">
        <w:rPr>
          <w:rFonts w:ascii="Times New Roman" w:hAnsi="Times New Roman" w:cs="Times New Roman"/>
          <w:sz w:val="20"/>
          <w:szCs w:val="20"/>
        </w:rPr>
        <w:t>strength and also possess high</w:t>
      </w:r>
      <w:r w:rsidR="00951D2D" w:rsidRPr="00F17921">
        <w:rPr>
          <w:rFonts w:ascii="Times New Roman" w:hAnsi="Times New Roman" w:cs="Times New Roman"/>
          <w:sz w:val="20"/>
          <w:szCs w:val="20"/>
        </w:rPr>
        <w:t xml:space="preserve"> </w:t>
      </w:r>
      <w:r w:rsidR="00D753ED" w:rsidRPr="00F17921">
        <w:rPr>
          <w:rFonts w:ascii="Times New Roman" w:hAnsi="Times New Roman" w:cs="Times New Roman"/>
          <w:sz w:val="20"/>
          <w:szCs w:val="20"/>
        </w:rPr>
        <w:t>porosities. The</w:t>
      </w:r>
      <w:r w:rsidR="00BA7B0B" w:rsidRPr="00F17921">
        <w:rPr>
          <w:rFonts w:ascii="Times New Roman" w:hAnsi="Times New Roman" w:cs="Times New Roman"/>
          <w:sz w:val="20"/>
          <w:szCs w:val="20"/>
        </w:rPr>
        <w:t xml:space="preserve"> integration of quinoline and amine groups </w:t>
      </w:r>
      <w:r w:rsidR="00CA3302" w:rsidRPr="00F17921">
        <w:rPr>
          <w:rFonts w:ascii="Times New Roman" w:hAnsi="Times New Roman" w:cs="Times New Roman"/>
          <w:sz w:val="20"/>
          <w:szCs w:val="20"/>
        </w:rPr>
        <w:t>present in the PDA coating can change the nature of the surface characteristics from</w:t>
      </w:r>
      <w:r w:rsidR="00F77130" w:rsidRPr="00F17921">
        <w:rPr>
          <w:rFonts w:ascii="Times New Roman" w:hAnsi="Times New Roman" w:cs="Times New Roman"/>
          <w:sz w:val="20"/>
          <w:szCs w:val="20"/>
        </w:rPr>
        <w:t xml:space="preserve"> hydrophobic to </w:t>
      </w:r>
      <w:r w:rsidR="00D753ED" w:rsidRPr="00F17921">
        <w:rPr>
          <w:rFonts w:ascii="Times New Roman" w:hAnsi="Times New Roman" w:cs="Times New Roman"/>
          <w:sz w:val="20"/>
          <w:szCs w:val="20"/>
        </w:rPr>
        <w:t>hydrophilic. The</w:t>
      </w:r>
      <w:r w:rsidR="00E748E4" w:rsidRPr="00F17921">
        <w:rPr>
          <w:rFonts w:ascii="Times New Roman" w:hAnsi="Times New Roman" w:cs="Times New Roman"/>
          <w:sz w:val="20"/>
          <w:szCs w:val="20"/>
        </w:rPr>
        <w:t xml:space="preserve"> electrochemical mechanism explored that the adsorption of nitro group present in CAP was made easier by the active electron rich sites of the PDA-VGCF sensor and followed successive </w:t>
      </w:r>
      <w:r w:rsidR="00210A0F" w:rsidRPr="00F17921">
        <w:rPr>
          <w:rFonts w:ascii="Times New Roman" w:hAnsi="Times New Roman" w:cs="Times New Roman"/>
          <w:sz w:val="20"/>
          <w:szCs w:val="20"/>
        </w:rPr>
        <w:t>reduction. Another</w:t>
      </w:r>
      <w:r w:rsidR="00D05580" w:rsidRPr="00F17921">
        <w:rPr>
          <w:rFonts w:ascii="Times New Roman" w:hAnsi="Times New Roman" w:cs="Times New Roman"/>
          <w:sz w:val="20"/>
          <w:szCs w:val="20"/>
        </w:rPr>
        <w:t xml:space="preserve"> significant benefit of using this sensor for CAP sensing is the abundance of EDG(electron-donating groups)  that primarily occurred on the electrode’s </w:t>
      </w:r>
      <w:r w:rsidR="00210A0F" w:rsidRPr="00F17921">
        <w:rPr>
          <w:rFonts w:ascii="Times New Roman" w:hAnsi="Times New Roman" w:cs="Times New Roman"/>
          <w:sz w:val="20"/>
          <w:szCs w:val="20"/>
        </w:rPr>
        <w:t>surface. Also</w:t>
      </w:r>
      <w:r w:rsidR="00E423B7" w:rsidRPr="00F17921">
        <w:rPr>
          <w:rFonts w:ascii="Times New Roman" w:hAnsi="Times New Roman" w:cs="Times New Roman"/>
          <w:sz w:val="20"/>
          <w:szCs w:val="20"/>
        </w:rPr>
        <w:t xml:space="preserve">, in contrast to other nitrogen based </w:t>
      </w:r>
      <w:r w:rsidR="00210A0F" w:rsidRPr="00F17921">
        <w:rPr>
          <w:rFonts w:ascii="Times New Roman" w:hAnsi="Times New Roman" w:cs="Times New Roman"/>
          <w:sz w:val="20"/>
          <w:szCs w:val="20"/>
        </w:rPr>
        <w:t>interferants,</w:t>
      </w:r>
      <w:r w:rsidR="00E423B7" w:rsidRPr="00F17921">
        <w:rPr>
          <w:rFonts w:ascii="Times New Roman" w:hAnsi="Times New Roman" w:cs="Times New Roman"/>
          <w:sz w:val="20"/>
          <w:szCs w:val="20"/>
        </w:rPr>
        <w:t xml:space="preserve"> CAP features a free and powerful EWG at the planar structure.</w:t>
      </w:r>
      <w:r w:rsidR="00D679F4" w:rsidRPr="00F17921">
        <w:rPr>
          <w:rFonts w:ascii="Times New Roman" w:hAnsi="Times New Roman" w:cs="Times New Roman"/>
          <w:sz w:val="20"/>
          <w:szCs w:val="20"/>
        </w:rPr>
        <w:t>This metal-free catalyst was able to detect CAP in milk, honey and apple juice samples with good stability, reproducibility and low LOD.</w:t>
      </w:r>
      <w:r w:rsidR="00AB116D" w:rsidRPr="00F17921">
        <w:rPr>
          <w:rFonts w:ascii="Times New Roman" w:hAnsi="Times New Roman" w:cs="Times New Roman"/>
          <w:sz w:val="20"/>
          <w:szCs w:val="20"/>
        </w:rPr>
        <w:t xml:space="preserve"> </w:t>
      </w:r>
      <w:r w:rsidR="00AB116D" w:rsidRPr="00F17921">
        <w:rPr>
          <w:rFonts w:ascii="Times New Roman" w:hAnsi="Times New Roman" w:cs="Times New Roman"/>
          <w:sz w:val="20"/>
          <w:szCs w:val="20"/>
        </w:rPr>
        <w:fldChar w:fldCharType="begin" w:fldLock="1"/>
      </w:r>
      <w:r w:rsidR="00AB116D" w:rsidRPr="00F17921">
        <w:rPr>
          <w:rFonts w:ascii="Times New Roman" w:hAnsi="Times New Roman" w:cs="Times New Roman"/>
          <w:sz w:val="20"/>
          <w:szCs w:val="20"/>
        </w:rPr>
        <w:instrText>ADDIN CSL_CITATION {"citationItems":[{"id":"ITEM-1","itemData":{"DOI":"10.1016/j.microc.2021.106675","ISSN":"0026265X","abstract":"Antibiotic drugs are comprehensively used in treating infectious animals, mainly food-producing animals, which may severely affect other living organisms. Hence, it is necessary to develop a device to monitor trace level of these drug in food samples by a sensitive method. Carbon nanomaterials are usually fabricated as a disposable electrode in an electrochemical sensing application; however, its hydrophobicity nature causes poor electrode stability. An effective strategy is followed in this study to improve the aqueous dispersion of vapor-grown carbon fiber (VGCF) materials through the bio-inspired polydopamine (PDA) functionalization approach. The PDA functionalized VGCF (PDA-VGCF) is significantly characterized by spectroscopic and microscopic methods. The improved hydrophilicity of PDA-VGCF composite materials can offer an easy way to prepare catalyst slurry for the coating of a glassy carbon electrode (GCE) and used to determine the chloramphenicol (CAP) antibiotic drug. Interestingly, cyclic and differential pulse voltammetry studies are performed to observe the electrocatalysis of CAP using PDA-VGCF/GCE, displays a good linear response range (0.01–142 µM), lower detection limit (3 nM), and higher sensitivity (0.68 µAµM−1 cm−2) with long-time stability up to 30 days. Furthermore, PDA-VGCF/GCE shows an admirable selectivity while existing with other interference compounds and practical feasibility are also evaluated in apple juice, milk, and honey samples.","author":[{"dropping-particle":"","family":"Karuppiah","given":"Chelladurai","non-dropping-particle":"","parse-names":false,"suffix":""},{"dropping-particle":"","family":"Venkatesh","given":"Krishnan","non-dropping-particle":"","parse-names":false,"suffix":""},{"dropping-particle":"","family":"Hsu","given":"Li Fan","non-dropping-particle":"","parse-names":false,"suffix":""},{"dropping-particle":"","family":"Arunachalam","given":"Prabhakarn","non-dropping-particle":"","parse-names":false,"suffix":""},{"dropping-particle":"","family":"Yang","given":"Chun Chen","non-dropping-particle":"","parse-names":false,"suffix":""},{"dropping-particle":"","family":"Ramaraj","given":"Sayee Kannan","non-dropping-particle":"","parse-names":false,"suffix":""},{"dropping-particle":"","family":"Ramalingam","given":"Rajabathar Jothi","non-dropping-particle":"","parse-names":false,"suffix":""},{"dropping-particle":"","family":"Arokiyaraj","given":"Selvaraj","non-dropping-particle":"","parse-names":false,"suffix":""},{"dropping-particle":"","family":"A. Al-Lohedan","given":"Hamad","non-dropping-particle":"","parse-names":false,"suffix":""}],"container-title":"Microchemical Journal","id":"ITEM-1","issue":"March","issued":{"date-parts":[["2021"]]},"page":"106675","publisher":"Elsevier B.V.","title":"An improving aqueous dispersion of polydopamine functionalized vapor grown carbon fiber for the effective sensing electrode fabrication to chloramphenicol drug detection in food samples","type":"article-journal","volume":"170"},"uris":["http://www.mendeley.com/documents/?uuid=1ed22fc5-077c-4c89-8927-94662c1438eb","http://www.mendeley.com/documents/?uuid=f717d9a4-3682-4482-be23-2acfc8c54a97"]}],"mendeley":{"formattedCitation":"[32]","plainTextFormattedCitation":"[32]","previouslyFormattedCitation":"[31]"},"properties":{"noteIndex":0},"schema":"https://github.com/citation-style-language/schema/raw/master/csl-citation.json"}</w:instrText>
      </w:r>
      <w:r w:rsidR="00AB116D" w:rsidRPr="00F17921">
        <w:rPr>
          <w:rFonts w:ascii="Times New Roman" w:hAnsi="Times New Roman" w:cs="Times New Roman"/>
          <w:sz w:val="20"/>
          <w:szCs w:val="20"/>
        </w:rPr>
        <w:fldChar w:fldCharType="separate"/>
      </w:r>
      <w:r w:rsidR="00AB116D" w:rsidRPr="00F17921">
        <w:rPr>
          <w:rFonts w:ascii="Times New Roman" w:hAnsi="Times New Roman" w:cs="Times New Roman"/>
          <w:noProof/>
          <w:sz w:val="20"/>
          <w:szCs w:val="20"/>
        </w:rPr>
        <w:t>[32]</w:t>
      </w:r>
      <w:r w:rsidR="00AB116D" w:rsidRPr="00F17921">
        <w:rPr>
          <w:rFonts w:ascii="Times New Roman" w:hAnsi="Times New Roman" w:cs="Times New Roman"/>
          <w:sz w:val="20"/>
          <w:szCs w:val="20"/>
        </w:rPr>
        <w:fldChar w:fldCharType="end"/>
      </w:r>
      <w:r w:rsidR="00010795" w:rsidRPr="00F17921">
        <w:rPr>
          <w:rFonts w:ascii="Times New Roman" w:hAnsi="Times New Roman" w:cs="Times New Roman"/>
          <w:kern w:val="0"/>
          <w:sz w:val="20"/>
          <w:szCs w:val="20"/>
        </w:rPr>
        <w:t>Thomas Abraham</w:t>
      </w:r>
      <w:r w:rsidR="00010795" w:rsidRPr="00F17921">
        <w:rPr>
          <w:rFonts w:ascii="Times New Roman" w:hAnsi="Times New Roman" w:cs="Times New Roman"/>
          <w:sz w:val="20"/>
          <w:szCs w:val="20"/>
        </w:rPr>
        <w:t xml:space="preserve"> et al.</w:t>
      </w:r>
      <w:r w:rsidR="00210A0F" w:rsidRPr="00F17921">
        <w:rPr>
          <w:rFonts w:ascii="Times New Roman" w:hAnsi="Times New Roman" w:cs="Times New Roman"/>
          <w:sz w:val="20"/>
          <w:szCs w:val="20"/>
        </w:rPr>
        <w:t xml:space="preserve"> developed a binary composite of </w:t>
      </w:r>
      <w:r w:rsidR="00210A0F" w:rsidRPr="00F17921">
        <w:rPr>
          <w:rFonts w:ascii="Times New Roman" w:hAnsi="Times New Roman" w:cs="Times New Roman"/>
          <w:kern w:val="0"/>
          <w:sz w:val="20"/>
          <w:szCs w:val="20"/>
        </w:rPr>
        <w:t>ZrFe</w:t>
      </w:r>
      <w:r w:rsidR="00210A0F" w:rsidRPr="00F17921">
        <w:rPr>
          <w:rFonts w:ascii="Times New Roman" w:hAnsi="Times New Roman" w:cs="Times New Roman"/>
          <w:kern w:val="0"/>
          <w:sz w:val="20"/>
          <w:szCs w:val="20"/>
          <w:vertAlign w:val="subscript"/>
        </w:rPr>
        <w:t>2</w:t>
      </w:r>
      <w:r w:rsidR="00210A0F" w:rsidRPr="00F17921">
        <w:rPr>
          <w:rFonts w:ascii="Times New Roman" w:hAnsi="Times New Roman" w:cs="Times New Roman"/>
          <w:kern w:val="0"/>
          <w:sz w:val="20"/>
          <w:szCs w:val="20"/>
        </w:rPr>
        <w:t>O</w:t>
      </w:r>
      <w:r w:rsidR="00210A0F" w:rsidRPr="00F17921">
        <w:rPr>
          <w:rFonts w:ascii="Times New Roman" w:hAnsi="Times New Roman" w:cs="Times New Roman"/>
          <w:kern w:val="0"/>
          <w:sz w:val="20"/>
          <w:szCs w:val="20"/>
          <w:vertAlign w:val="subscript"/>
        </w:rPr>
        <w:t>5</w:t>
      </w:r>
      <w:r w:rsidR="00210A0F" w:rsidRPr="00F17921">
        <w:rPr>
          <w:rFonts w:ascii="Times New Roman" w:hAnsi="Times New Roman" w:cs="Times New Roman"/>
          <w:kern w:val="0"/>
          <w:sz w:val="20"/>
          <w:szCs w:val="20"/>
        </w:rPr>
        <w:t>/Ag</w:t>
      </w:r>
      <w:r w:rsidR="00210A0F" w:rsidRPr="00F17921">
        <w:rPr>
          <w:rFonts w:ascii="Times New Roman" w:hAnsi="Times New Roman" w:cs="Times New Roman"/>
          <w:kern w:val="0"/>
          <w:sz w:val="20"/>
          <w:szCs w:val="20"/>
          <w:vertAlign w:val="subscript"/>
        </w:rPr>
        <w:t>3</w:t>
      </w:r>
      <w:r w:rsidR="00210A0F" w:rsidRPr="00F17921">
        <w:rPr>
          <w:rFonts w:ascii="Times New Roman" w:hAnsi="Times New Roman" w:cs="Times New Roman"/>
          <w:kern w:val="0"/>
          <w:sz w:val="20"/>
          <w:szCs w:val="20"/>
        </w:rPr>
        <w:t>PO</w:t>
      </w:r>
      <w:r w:rsidR="00210A0F" w:rsidRPr="00F17921">
        <w:rPr>
          <w:rFonts w:ascii="Times New Roman" w:hAnsi="Times New Roman" w:cs="Times New Roman"/>
          <w:kern w:val="0"/>
          <w:sz w:val="20"/>
          <w:szCs w:val="20"/>
          <w:vertAlign w:val="subscript"/>
        </w:rPr>
        <w:t>4</w:t>
      </w:r>
      <w:r w:rsidR="00210A0F" w:rsidRPr="00F17921">
        <w:rPr>
          <w:rFonts w:ascii="Times New Roman" w:hAnsi="Times New Roman" w:cs="Times New Roman"/>
          <w:kern w:val="0"/>
          <w:sz w:val="20"/>
          <w:szCs w:val="20"/>
        </w:rPr>
        <w:t>/GCE</w:t>
      </w:r>
      <w:r w:rsidR="00210A0F" w:rsidRPr="00F17921">
        <w:rPr>
          <w:rFonts w:ascii="Times New Roman" w:hAnsi="Times New Roman" w:cs="Times New Roman"/>
          <w:sz w:val="20"/>
          <w:szCs w:val="20"/>
        </w:rPr>
        <w:t xml:space="preserve">to </w:t>
      </w:r>
      <w:r w:rsidR="00210A0F" w:rsidRPr="00F17921">
        <w:rPr>
          <w:rFonts w:ascii="Times New Roman" w:hAnsi="Times New Roman" w:cs="Times New Roman"/>
          <w:sz w:val="20"/>
          <w:szCs w:val="20"/>
        </w:rPr>
        <w:lastRenderedPageBreak/>
        <w:t xml:space="preserve">electrochemically detect tetracycline in spiked samples of milk.The fabricated sensor had superior conductivity, low resistance, good anti-interference activity and pronounced reproducibility. </w:t>
      </w:r>
      <w:r w:rsidR="004C7C10" w:rsidRPr="00F17921">
        <w:rPr>
          <w:rFonts w:ascii="Times New Roman" w:hAnsi="Times New Roman" w:cs="Times New Roman"/>
          <w:sz w:val="20"/>
          <w:szCs w:val="20"/>
        </w:rPr>
        <w:fldChar w:fldCharType="begin" w:fldLock="1"/>
      </w:r>
      <w:r w:rsidR="001A6A3B" w:rsidRPr="00F17921">
        <w:rPr>
          <w:rFonts w:ascii="Times New Roman" w:hAnsi="Times New Roman" w:cs="Times New Roman"/>
          <w:sz w:val="20"/>
          <w:szCs w:val="20"/>
        </w:rPr>
        <w:instrText>ADDIN CSL_CITATION {"citationItems":[{"id":"ITEM-1","itemData":{"DOI":"10.1016/j.matlet.2020.128502","ISSN":"18734979","abstract":"Silver phosphate based binary composite was successfully developed for the precise and rapid sensing of the antibiotic tetracycline (TC). The in-situ developed zirconium ferrate doped silver phosphate sensor possesses perceptible stability and reproducibility promising a better sensing platform. The ultrasensitive sensor exhibits a pronounced limit of detection of 6.38 nM and an accountable linear range of 10–90 nM. The developed sensor could detect more than 95% of tetracycline in the spiked milk samples.","author":[{"dropping-particle":"","family":"Abraham","given":"Thomas","non-dropping-particle":"","parse-names":false,"suffix":""},{"dropping-particle":"","family":"Gigimol","given":"M. G.","non-dropping-particle":"","parse-names":false,"suffix":""},{"dropping-particle":"","family":"Priyanka","given":"Ragam N.","non-dropping-particle":"","parse-names":false,"suffix":""},{"dropping-particle":"","family":"Punnoose","given":"Mamatha Susan","non-dropping-particle":"","parse-names":false,"suffix":""},{"dropping-particle":"","family":"Korah","given":"Binila K.","non-dropping-particle":"","parse-names":false,"suffix":""},{"dropping-particle":"","family":"Mathew","given":"Beena","non-dropping-particle":"","parse-names":false,"suffix":""}],"container-title":"Materials Letters","id":"ITEM-1","issued":{"date-parts":[["2020"]]},"page":"128502","publisher":"Elsevier B.V.","title":"In-situ fabrication of Ag3PO4 based binary composite for the efficient electrochemical sensing of tetracycline","type":"article-journal","volume":"279"},"uris":["http://www.mendeley.com/documents/?uuid=c2ecab35-c2d2-4749-b3f0-a8fe50ce21af","http://www.mendeley.com/documents/?uuid=a7da35ea-cede-40b7-a0d5-79c6b3534a38"]}],"mendeley":{"formattedCitation":"[33]","plainTextFormattedCitation":"[33]","previouslyFormattedCitation":"[32]"},"properties":{"noteIndex":0},"schema":"https://github.com/citation-style-language/schema/raw/master/csl-citation.json"}</w:instrText>
      </w:r>
      <w:r w:rsidR="004C7C10" w:rsidRPr="00F17921">
        <w:rPr>
          <w:rFonts w:ascii="Times New Roman" w:hAnsi="Times New Roman" w:cs="Times New Roman"/>
          <w:sz w:val="20"/>
          <w:szCs w:val="20"/>
        </w:rPr>
        <w:fldChar w:fldCharType="separate"/>
      </w:r>
      <w:r w:rsidR="001A6A3B" w:rsidRPr="00F17921">
        <w:rPr>
          <w:rFonts w:ascii="Times New Roman" w:hAnsi="Times New Roman" w:cs="Times New Roman"/>
          <w:noProof/>
          <w:sz w:val="20"/>
          <w:szCs w:val="20"/>
        </w:rPr>
        <w:t>[33]</w:t>
      </w:r>
      <w:r w:rsidR="004C7C10" w:rsidRPr="00F17921">
        <w:rPr>
          <w:rFonts w:ascii="Times New Roman" w:hAnsi="Times New Roman" w:cs="Times New Roman"/>
          <w:sz w:val="20"/>
          <w:szCs w:val="20"/>
        </w:rPr>
        <w:fldChar w:fldCharType="end"/>
      </w:r>
      <w:r w:rsidR="002B3C6F" w:rsidRPr="00F17921">
        <w:rPr>
          <w:rFonts w:ascii="Times New Roman" w:eastAsia="CharisSIL" w:hAnsi="Times New Roman" w:cs="Times New Roman"/>
          <w:sz w:val="20"/>
          <w:szCs w:val="20"/>
        </w:rPr>
        <w:t>Amit K. Yadav et al., tried to find a label-free immunosensing platform using nMoS</w:t>
      </w:r>
      <w:r w:rsidR="002B3C6F" w:rsidRPr="00B21524">
        <w:rPr>
          <w:rFonts w:ascii="Times New Roman" w:eastAsia="CharisSIL" w:hAnsi="Times New Roman" w:cs="Times New Roman"/>
          <w:sz w:val="20"/>
          <w:szCs w:val="20"/>
          <w:vertAlign w:val="subscript"/>
        </w:rPr>
        <w:t>2</w:t>
      </w:r>
      <w:r w:rsidR="002B3C6F" w:rsidRPr="00F17921">
        <w:rPr>
          <w:rFonts w:ascii="Times New Roman" w:eastAsia="CharisSIL" w:hAnsi="Times New Roman" w:cs="Times New Roman"/>
          <w:sz w:val="20"/>
          <w:szCs w:val="20"/>
        </w:rPr>
        <w:t>NPs and by linking amide</w:t>
      </w:r>
      <w:r w:rsidR="002B3C6F" w:rsidRPr="00F17921">
        <w:rPr>
          <w:rFonts w:ascii="Times New Roman" w:hAnsi="Times New Roman" w:cs="Times New Roman"/>
          <w:sz w:val="20"/>
          <w:szCs w:val="20"/>
        </w:rPr>
        <w:t>.Futher the spiked samples of orange juice, milk and tap water were examined with the fabricated sensor</w:t>
      </w:r>
      <w:r w:rsidR="002B3C6F" w:rsidRPr="00F17921">
        <w:rPr>
          <w:rFonts w:ascii="Times New Roman" w:eastAsia="CharisSIL" w:hAnsi="Times New Roman" w:cs="Times New Roman"/>
          <w:sz w:val="20"/>
          <w:szCs w:val="20"/>
        </w:rPr>
        <w:t xml:space="preserve"> and the sensor possessed </w:t>
      </w:r>
      <w:r w:rsidR="002B3C6F" w:rsidRPr="00F17921">
        <w:rPr>
          <w:rFonts w:ascii="Times New Roman" w:hAnsi="Times New Roman" w:cs="Times New Roman"/>
          <w:sz w:val="20"/>
          <w:szCs w:val="20"/>
        </w:rPr>
        <w:t>acceptable stability,</w:t>
      </w:r>
      <w:r w:rsidR="002B3C6F" w:rsidRPr="00F17921">
        <w:rPr>
          <w:rFonts w:ascii="Times New Roman" w:eastAsia="CharisSIL" w:hAnsi="Times New Roman" w:cs="Times New Roman"/>
          <w:sz w:val="20"/>
          <w:szCs w:val="20"/>
        </w:rPr>
        <w:t xml:space="preserve"> </w:t>
      </w:r>
      <w:r w:rsidR="002B3C6F" w:rsidRPr="00F17921">
        <w:rPr>
          <w:rFonts w:ascii="Times New Roman" w:hAnsi="Times New Roman" w:cs="Times New Roman"/>
          <w:sz w:val="20"/>
          <w:szCs w:val="20"/>
        </w:rPr>
        <w:t>great selectivity, a wide detection range, a considerable detection limit and repeatability for the detection of AMP.</w:t>
      </w:r>
      <w:r w:rsidR="00D11156" w:rsidRPr="00F17921">
        <w:rPr>
          <w:rFonts w:ascii="Times New Roman" w:hAnsi="Times New Roman" w:cs="Times New Roman"/>
          <w:sz w:val="20"/>
          <w:szCs w:val="20"/>
        </w:rPr>
        <w:t xml:space="preserve"> </w:t>
      </w:r>
      <w:r w:rsidR="00D11156" w:rsidRPr="00F17921">
        <w:rPr>
          <w:rFonts w:ascii="Times New Roman" w:hAnsi="Times New Roman" w:cs="Times New Roman"/>
          <w:sz w:val="20"/>
          <w:szCs w:val="20"/>
        </w:rPr>
        <w:fldChar w:fldCharType="begin" w:fldLock="1"/>
      </w:r>
      <w:r w:rsidR="00D11156" w:rsidRPr="00F17921">
        <w:rPr>
          <w:rFonts w:ascii="Times New Roman" w:hAnsi="Times New Roman" w:cs="Times New Roman"/>
          <w:sz w:val="20"/>
          <w:szCs w:val="20"/>
        </w:rPr>
        <w:instrText>ADDIN CSL_CITATION {"citationItems":[{"id":"ITEM-1","itemData":{"DOI":"10.1016/j.foodchem.2021.130245","ISSN":"18737072","PMID":"34147899","abstract":"Here, we aimed to fabricate a label-free immunosensing platform for the first time based on molybdenum disulfide nanoparticles (nMoS2NPs) deposited on ITO) coated glass substrate for the electrochemical detection of ampicillin (AMP). The stable and high surface area of nMoS2NPs were made by a low-temperature one-step hydrothermal route, bestowing the carrying capacity of anti-AMP (antibody against AMP) through an amide linkage. The spectroscopic, morphological, and structural characterization of the proposed electrodes were performed using various analytical and electrochemical techniques. The differential pulse voltammetry technique was utilized to evaluate anti-AMP and AMP interaction on the electrode surface. The developed immunosensor exhibits high sensitivity, a broad detection range having a significant detection limit towards detection of AMP having excellent selectivity, acceptable stability, and reproducibility. Furthermore, the applicability of the proposed immunosensor was tested in spiked milk, water, and orange juice, and the results confirmed the consistency of the immunosensor.","author":[{"dropping-particle":"","family":"Yadav","given":"Amit K.","non-dropping-particle":"","parse-names":false,"suffix":""},{"dropping-particle":"","family":"Verma","given":"Damini","non-dropping-particle":"","parse-names":false,"suffix":""},{"dropping-particle":"","family":"Lakshmi","given":"G. B.V.S.","non-dropping-particle":"","parse-names":false,"suffix":""},{"dropping-particle":"","family":"Eremin","given":"Sergei","non-dropping-particle":"","parse-names":false,"suffix":""},{"dropping-particle":"","family":"Solanki","given":"Pratima R.","non-dropping-particle":"","parse-names":false,"suffix":""}],"container-title":"Food Chemistry","id":"ITEM-1","issue":"May","issued":{"date-parts":[["2021"]]},"title":"Fabrication of label-free and ultrasensitive electrochemical immunosensor based on molybdenum disulfide nanoparticles modified disposable ITO: An analytical platform for antibiotic detection in food samples","type":"article-journal","volume":"363"},"uris":["http://www.mendeley.com/documents/?uuid=40d88ac8-d65e-41ce-bdf8-d50668fe375e","http://www.mendeley.com/documents/?uuid=dba64314-5863-488f-803a-e02b1c0163b8"]}],"mendeley":{"formattedCitation":"[34]","plainTextFormattedCitation":"[34]","previouslyFormattedCitation":"[33]"},"properties":{"noteIndex":0},"schema":"https://github.com/citation-style-language/schema/raw/master/csl-citation.json"}</w:instrText>
      </w:r>
      <w:r w:rsidR="00D11156" w:rsidRPr="00F17921">
        <w:rPr>
          <w:rFonts w:ascii="Times New Roman" w:hAnsi="Times New Roman" w:cs="Times New Roman"/>
          <w:sz w:val="20"/>
          <w:szCs w:val="20"/>
        </w:rPr>
        <w:fldChar w:fldCharType="separate"/>
      </w:r>
      <w:r w:rsidR="00D11156" w:rsidRPr="00F17921">
        <w:rPr>
          <w:rFonts w:ascii="Times New Roman" w:hAnsi="Times New Roman" w:cs="Times New Roman"/>
          <w:noProof/>
          <w:sz w:val="20"/>
          <w:szCs w:val="20"/>
        </w:rPr>
        <w:t>[34]</w:t>
      </w:r>
      <w:r w:rsidR="00D11156" w:rsidRPr="00F17921">
        <w:rPr>
          <w:rFonts w:ascii="Times New Roman" w:hAnsi="Times New Roman" w:cs="Times New Roman"/>
          <w:sz w:val="20"/>
          <w:szCs w:val="20"/>
        </w:rPr>
        <w:fldChar w:fldCharType="end"/>
      </w:r>
      <w:r w:rsidR="002B3C6F" w:rsidRPr="00F17921">
        <w:rPr>
          <w:rFonts w:ascii="Times New Roman" w:hAnsi="Times New Roman" w:cs="Times New Roman"/>
          <w:sz w:val="20"/>
          <w:szCs w:val="20"/>
        </w:rPr>
        <w:t>ROX, a coccidiostat is a prominent feed additive and causes neurological, cardiovascular and endocrine disorders by releasing arsenic, hence Nikhil et al., developed a sensor to detect ROX from Activated Carbon material obtained from Desmostachy bipinnata because it contained various functional groups like carboxylic and phenolic. During the electrocatalytic reduction of ROX, a good linear response, better electron transfer and good accuracy and anti-interference were observed .The good adsorption towards ROX due to different types of interactions between ROX and AC.The sensor was tested in real blood samples which showed good LOD and LOQ values along with exc</w:t>
      </w:r>
      <w:r w:rsidR="00D11156" w:rsidRPr="00F17921">
        <w:rPr>
          <w:rFonts w:ascii="Times New Roman" w:hAnsi="Times New Roman" w:cs="Times New Roman"/>
          <w:sz w:val="20"/>
          <w:szCs w:val="20"/>
        </w:rPr>
        <w:t>ellent rates of recoverability.</w:t>
      </w:r>
      <w:r w:rsidR="002B3C6F" w:rsidRPr="00F17921">
        <w:rPr>
          <w:rFonts w:ascii="Times New Roman" w:hAnsi="Times New Roman" w:cs="Times New Roman"/>
          <w:sz w:val="20"/>
          <w:szCs w:val="20"/>
        </w:rPr>
        <w:t xml:space="preserve"> </w:t>
      </w:r>
      <w:r w:rsidR="00D11156" w:rsidRPr="00F17921">
        <w:rPr>
          <w:rFonts w:ascii="Times New Roman" w:hAnsi="Times New Roman" w:cs="Times New Roman"/>
          <w:sz w:val="20"/>
          <w:szCs w:val="20"/>
        </w:rPr>
        <w:fldChar w:fldCharType="begin" w:fldLock="1"/>
      </w:r>
      <w:r w:rsidR="00D11156" w:rsidRPr="00F17921">
        <w:rPr>
          <w:rFonts w:ascii="Times New Roman" w:hAnsi="Times New Roman" w:cs="Times New Roman"/>
          <w:sz w:val="20"/>
          <w:szCs w:val="20"/>
        </w:rPr>
        <w:instrText>ADDIN CSL_CITATION {"citationItems":[{"id":"ITEM-1","itemData":{"DOI":"10.1021/acsomega.1c05800","ISSN":"24701343","PMID":"35097285","abstract":"Herein, we report the electrochemical detection of roxarsone (ROX) on a two-dimensional (2D) activated carbon (AC)-modified glassy carbon electrode (GCE). Meso/microporous 2D-AC is synthesized from a natural biomass Desmostachya bipinnata, commonly known as Kusha in India. This environment-friendly material is synthesized by chemical activation using potassium hydroxide (KOH) and used as a sensitive electrochemical platform for the determination of ROX. It is an arsenic-based medicine, also used as a coccidiostat drug. It is widely used in poultry production as a feed additive to increase weight gain and improve feed efficiency. Long-term exposure to arsenic leads to serious health problems in humans and demands an urgent call for sensitive detection of ROX. Therefore, the green synthesis of 2D-AC is introduced as new carbon support for the electrochemical sensing of ROX. It provides a large surface area and efficiently supports enhanced electron transfer. Its electrocatalytic activity is seen in potassium ferri/ferrocyanide by cyclic voltammetry, where the 2D-AC-modified GCE delivered five to six times higher electrochemical performance as compared to the unmodified GCE. Electrochemical impedance spectroscopy is also performed to show that the prepared material has faster electron transfer and permits a diffusion-controlled process. It works well in real samples and also on disposable screen-printed carbon electrodes, thereby showing great potential for its application in clinical diagnosis. Our results exemplify a modest and innovative style for the synthesis of excellent electrode material in the electrochemical sensing platform and thus offer an inexpensive and highly sensitive novel approach for the electrochemical sensing of ROX and other similar drugs.","author":[{"dropping-particle":"","family":"Nikhil","given":"None","non-dropping-particle":"","parse-names":false,"suffix":""},{"dropping-particle":"","family":"Srivastava","given":"S. K.","non-dropping-particle":"","parse-names":false,"suffix":""},{"dropping-particle":"","family":"Srivastava","given":"Amit","non-dropping-particle":"","parse-names":false,"suffix":""},{"dropping-particle":"","family":"Srivastava","given":"Monika","non-dropping-particle":"","parse-names":false,"suffix":""},{"dropping-particle":"","family":"Prakash","given":"Rajiv","non-dropping-particle":"","parse-names":false,"suffix":""}],"container-title":"ACS Omega","id":"ITEM-1","issue":"3","issued":{"date-parts":[["2022"]]},"page":"2908-2917","title":"Electrochemical Sensing of Roxarsone on Natural Biomass-Derived Two-Dimensional Carbon Material as Promising Electrode Material","type":"article-journal","volume":"7"},"uris":["http://www.mendeley.com/documents/?uuid=752e7d09-be52-4190-afa6-9d8cb9f29a79","http://www.mendeley.com/documents/?uuid=48bd4731-5681-4eb9-a3f8-647fba90f098"]}],"mendeley":{"formattedCitation":"[35]","plainTextFormattedCitation":"[35]","previouslyFormattedCitation":"[34]"},"properties":{"noteIndex":0},"schema":"https://github.com/citation-style-language/schema/raw/master/csl-citation.json"}</w:instrText>
      </w:r>
      <w:r w:rsidR="00D11156" w:rsidRPr="00F17921">
        <w:rPr>
          <w:rFonts w:ascii="Times New Roman" w:hAnsi="Times New Roman" w:cs="Times New Roman"/>
          <w:sz w:val="20"/>
          <w:szCs w:val="20"/>
        </w:rPr>
        <w:fldChar w:fldCharType="separate"/>
      </w:r>
      <w:r w:rsidR="00D11156" w:rsidRPr="00F17921">
        <w:rPr>
          <w:rFonts w:ascii="Times New Roman" w:hAnsi="Times New Roman" w:cs="Times New Roman"/>
          <w:noProof/>
          <w:sz w:val="20"/>
          <w:szCs w:val="20"/>
        </w:rPr>
        <w:t>[35]</w:t>
      </w:r>
      <w:r w:rsidR="00D11156" w:rsidRPr="00F17921">
        <w:rPr>
          <w:rFonts w:ascii="Times New Roman" w:hAnsi="Times New Roman" w:cs="Times New Roman"/>
          <w:sz w:val="20"/>
          <w:szCs w:val="20"/>
        </w:rPr>
        <w:fldChar w:fldCharType="end"/>
      </w:r>
      <w:r w:rsidR="00D11156" w:rsidRPr="00F17921">
        <w:rPr>
          <w:rFonts w:ascii="Times New Roman" w:hAnsi="Times New Roman" w:cs="Times New Roman"/>
          <w:sz w:val="20"/>
          <w:szCs w:val="20"/>
        </w:rPr>
        <w:t xml:space="preserve"> </w:t>
      </w:r>
      <w:r w:rsidR="002B3C6F" w:rsidRPr="00F17921">
        <w:rPr>
          <w:rFonts w:ascii="Times New Roman" w:hAnsi="Times New Roman" w:cs="Times New Roman"/>
          <w:sz w:val="20"/>
          <w:szCs w:val="20"/>
        </w:rPr>
        <w:t xml:space="preserve">  </w:t>
      </w:r>
    </w:p>
    <w:p w14:paraId="143641E6" w14:textId="7D6852C7" w:rsidR="00856E5C" w:rsidRPr="00F17921" w:rsidRDefault="00856E5C" w:rsidP="00010795">
      <w:pPr>
        <w:autoSpaceDE w:val="0"/>
        <w:autoSpaceDN w:val="0"/>
        <w:adjustRightInd w:val="0"/>
        <w:spacing w:after="0" w:line="240" w:lineRule="auto"/>
        <w:rPr>
          <w:rFonts w:ascii="Times New Roman" w:hAnsi="Times New Roman" w:cs="Times New Roman"/>
          <w:kern w:val="0"/>
          <w:sz w:val="20"/>
          <w:szCs w:val="20"/>
        </w:rPr>
      </w:pPr>
    </w:p>
    <w:p w14:paraId="2AA5055F" w14:textId="77777777" w:rsidR="00FB78F8" w:rsidRPr="00F17921" w:rsidRDefault="003B5674" w:rsidP="006B7D0C">
      <w:pPr>
        <w:pStyle w:val="ListParagraph"/>
        <w:numPr>
          <w:ilvl w:val="0"/>
          <w:numId w:val="1"/>
        </w:numPr>
        <w:spacing w:after="0" w:line="240" w:lineRule="auto"/>
        <w:jc w:val="both"/>
        <w:rPr>
          <w:rFonts w:ascii="Times New Roman" w:hAnsi="Times New Roman" w:cs="Times New Roman"/>
          <w:b/>
          <w:bCs/>
          <w:sz w:val="20"/>
          <w:szCs w:val="20"/>
        </w:rPr>
      </w:pPr>
      <w:r w:rsidRPr="00F17921">
        <w:rPr>
          <w:rFonts w:ascii="Times New Roman" w:hAnsi="Times New Roman" w:cs="Times New Roman"/>
          <w:b/>
          <w:bCs/>
          <w:sz w:val="20"/>
          <w:szCs w:val="20"/>
        </w:rPr>
        <w:t>Detection of food additives</w:t>
      </w:r>
      <w:r w:rsidR="003C67E5" w:rsidRPr="00F17921">
        <w:rPr>
          <w:rFonts w:ascii="Times New Roman" w:hAnsi="Times New Roman" w:cs="Times New Roman"/>
          <w:color w:val="000000"/>
          <w:kern w:val="0"/>
          <w:sz w:val="20"/>
          <w:szCs w:val="20"/>
        </w:rPr>
        <w:t xml:space="preserve"> </w:t>
      </w:r>
    </w:p>
    <w:p w14:paraId="2BD454BE" w14:textId="49135A82" w:rsidR="00934B1B" w:rsidRDefault="00017183" w:rsidP="006B7D0C">
      <w:pPr>
        <w:spacing w:after="0" w:line="240" w:lineRule="auto"/>
        <w:ind w:firstLine="360"/>
        <w:jc w:val="both"/>
        <w:rPr>
          <w:rFonts w:ascii="Times New Roman" w:hAnsi="Times New Roman" w:cs="Times New Roman"/>
          <w:kern w:val="0"/>
          <w:sz w:val="20"/>
          <w:szCs w:val="20"/>
        </w:rPr>
      </w:pPr>
      <w:r w:rsidRPr="00F17921">
        <w:rPr>
          <w:rFonts w:ascii="Times New Roman" w:hAnsi="Times New Roman" w:cs="Times New Roman"/>
          <w:color w:val="000000"/>
          <w:kern w:val="0"/>
          <w:sz w:val="20"/>
          <w:szCs w:val="20"/>
        </w:rPr>
        <w:t xml:space="preserve">The majority of the food colors contain hazardous complex aromatic compounds and an azo bond. </w:t>
      </w:r>
      <w:r w:rsidR="00D11156" w:rsidRPr="00F17921">
        <w:rPr>
          <w:rFonts w:ascii="Times New Roman" w:hAnsi="Times New Roman" w:cs="Times New Roman"/>
          <w:color w:val="000000"/>
          <w:kern w:val="0"/>
          <w:sz w:val="20"/>
          <w:szCs w:val="20"/>
        </w:rPr>
        <w:t>Therefore identification</w:t>
      </w:r>
      <w:r w:rsidRPr="00F17921">
        <w:rPr>
          <w:rFonts w:ascii="Times New Roman" w:hAnsi="Times New Roman" w:cs="Times New Roman"/>
          <w:color w:val="000000"/>
          <w:kern w:val="0"/>
          <w:sz w:val="20"/>
          <w:szCs w:val="20"/>
        </w:rPr>
        <w:t xml:space="preserve"> of synthetic dyes and its</w:t>
      </w:r>
      <w:r w:rsidR="00D11156" w:rsidRPr="00F17921">
        <w:rPr>
          <w:rFonts w:ascii="Times New Roman" w:hAnsi="Times New Roman" w:cs="Times New Roman"/>
          <w:color w:val="000000"/>
          <w:kern w:val="0"/>
          <w:sz w:val="20"/>
          <w:szCs w:val="20"/>
        </w:rPr>
        <w:t xml:space="preserve"> detection</w:t>
      </w:r>
      <w:r w:rsidRPr="00F17921">
        <w:rPr>
          <w:rFonts w:ascii="Times New Roman" w:hAnsi="Times New Roman" w:cs="Times New Roman"/>
          <w:color w:val="000000"/>
          <w:kern w:val="0"/>
          <w:sz w:val="20"/>
          <w:szCs w:val="20"/>
        </w:rPr>
        <w:t xml:space="preserve"> degradation is imperative in order to regulate and manage the addition of synthetic colors.</w:t>
      </w:r>
      <w:r w:rsidR="00E14448" w:rsidRPr="00F17921">
        <w:rPr>
          <w:rFonts w:ascii="Times New Roman" w:hAnsi="Times New Roman" w:cs="Times New Roman"/>
          <w:color w:val="000000"/>
          <w:kern w:val="0"/>
          <w:sz w:val="20"/>
          <w:szCs w:val="20"/>
        </w:rPr>
        <w:t xml:space="preserve"> </w:t>
      </w:r>
      <w:r w:rsidR="00E14448" w:rsidRPr="00F17921">
        <w:rPr>
          <w:rFonts w:ascii="Times New Roman" w:hAnsi="Times New Roman" w:cs="Times New Roman"/>
          <w:color w:val="000000"/>
          <w:kern w:val="0"/>
          <w:sz w:val="20"/>
          <w:szCs w:val="20"/>
        </w:rPr>
        <w:fldChar w:fldCharType="begin" w:fldLock="1"/>
      </w:r>
      <w:r w:rsidR="001A6A3B" w:rsidRPr="00F17921">
        <w:rPr>
          <w:rFonts w:ascii="Times New Roman" w:hAnsi="Times New Roman" w:cs="Times New Roman"/>
          <w:color w:val="000000"/>
          <w:kern w:val="0"/>
          <w:sz w:val="20"/>
          <w:szCs w:val="20"/>
        </w:rPr>
        <w:instrText>ADDIN CSL_CITATION {"citationItems":[{"id":"ITEM-1","itemData":{"DOI":"10.1016/j.jece.2019.103053","ISSN":"22133437","abstract":"Highly spherical structured Ce3+/Ce4+ doped Bi2O3 nanosphere photocatalyst was prepared by simple solid state reaction route. The crystallite phase of a photocatalyst plays an important role on its activity. Hence, the phase of the catalyst is suitably tuned by varying cerium concentration and calcination temperature. From the experimental data it is evident that, 9 wt% cerium doped Bi2O3 calcinated at 600 °C showed better photocatalytic performance for the degradation of Alizarin red S dye. The enhanced performance of this optimized catalyst is due to synergistic effect by the presence of inter convertible Ce3+/Ce4+ oxidation states and mixed α-β phase Bi2O3. Addition of EDTA-2Na and radical scavengers (Benzoquinone, t-BuOH) decreased the photocatalytic efficiency, which indicates that, the presence of O2, O2- and OH radicals and their significant role in the degradation of ARS dye. A plausible mechanism and degradation pathway of ARS degradation has been proposed.","author":[{"dropping-particle":"","family":"Akshatha","given":"S.","non-dropping-particle":"","parse-names":false,"suffix":""},{"dropping-particle":"","family":"Sreenivasa","given":"S.","non-dropping-particle":"","parse-names":false,"suffix":""},{"dropping-particle":"","family":"Parashuram","given":"L.","non-dropping-particle":"","parse-names":false,"suffix":""},{"dropping-particle":"","family":"Udaya Kumar","given":"V.","non-dropping-particle":"","parse-names":false,"suffix":""},{"dropping-particle":"","family":"Sharma","given":"S. C.","non-dropping-particle":"","parse-names":false,"suffix":""},{"dropping-particle":"","family":"Nagabhushana","given":"H.","non-dropping-particle":"","parse-names":false,"suffix":""},{"dropping-particle":"","family":"Kumar","given":"Sandeep","non-dropping-particle":"","parse-names":false,"suffix":""},{"dropping-particle":"","family":"Maiyalagan","given":"T.","non-dropping-particle":"","parse-names":false,"suffix":""}],"container-title":"Journal of Environmental Chemical Engineering","id":"ITEM-1","issue":"3","issued":{"date-parts":[["2019"]]},"page":"103053","publisher":"Elsevier","title":"Synergistic effect of hybrid Ce3+/Ce4+ doped Bi2O3 nano-sphere photocatalyst for enhanced photocatalytic degradation of alizarin red S dye and its NUV excited photoluminescence studies","type":"article-journal","volume":"7"},"uris":["http://www.mendeley.com/documents/?uuid=14f771b6-15e7-4e2d-803d-fd1408e6d843"]},{"id":"ITEM-2","itemData":{"DOI":"10.1016/j.surfin.2022.102544","ISSN":"24680230","abstract":"Upgradation in technology leads to the accumulation of a large amount of electronic waste and causes serious issues in the environment. Discharged dry cells are one such waste that needs proper monitoring. The present work deals with the synthesis of boron-doped reduced graphene oxide (BRGO) from graphite derived from dry cells. Nb2O5 (NbO) nanoflakes were decorated with BRGO. Structural and morphological characterizations confirm the formation of NbO-BRGO. NbO-BRGO showed enhanced photocatalysis compared to pristine BRGO and NbO. The photocatalytic H2 evolution was found to be 1742, 1216 and 855 µmol in the presence of NbO-BRGO, NbO and BRGO, respectively. The effect of sacrificial agents was studied and found TEOA to exhibit the highest activity. NbO-NBRO was further evaluated for the degradation of crystal violet (CV) dye under different light sources and was found to degrade 97.6 % under solar light. The reaction conditions like the effect of pH, catalyst dosage, and initial concentration were optimized carefully. The optical, electronic and photoelectrochemical characterizations of the materials indicate the decreased bandgap (2.70 eV), enhanced separation of photoexcited electrons and holes and superior current response in NbO-BRGO. The mechanism of photocatalysis has been predicted from LC-MS analysis insights. The NbO-BRGO exhibit good stability in the experiments performed under the light. The results indicate the suitability of the NbO-BRGO material for light-driven catalytic activity for energy production and environmental remediation.","author":[{"dropping-particle":"","family":"Hamzad","given":"Shanavaz","non-dropping-particle":"","parse-names":false,"suffix":""},{"dropping-particle":"","family":"Kumar","given":"K. Yogesh","non-dropping-particle":"","parse-names":false,"suffix":""},{"dropping-particle":"","family":"Prashanth","given":"M. K.","non-dropping-particle":"","parse-names":false,"suffix":""},{"dropping-particle":"","family":"Radhika","given":"Devi","non-dropping-particle":"","parse-names":false,"suffix":""},{"dropping-particle":"","family":"Parashuram","given":"L.","non-dropping-particle":"","parse-names":false,"suffix":""},{"dropping-particle":"","family":"Alharti","given":"Fahad A.","non-dropping-particle":"","parse-names":false,"suffix":""},{"dropping-particle":"","family":"Jeon","given":"Byong Hun","non-dropping-particle":"","parse-names":false,"suffix":""},{"dropping-particle":"","family":"Raghu","given":"M. S.","non-dropping-particle":"","parse-names":false,"suffix":""}],"container-title":"Surfaces and Interfaces","id":"ITEM-2","issued":{"date-parts":[["2023","2","1"]]},"publisher":"Elsevier B.V.","title":"Boron doped RGO from discharged dry cells decorated Niobium pentoxide for enhanced visible light-induced hydrogen evolution and water decontamination","type":"article-journal","volume":"36"},"uris":["http://www.mendeley.com/documents/?uuid=0e23d588-d134-3d65-bdd3-1bd661b5be57"]},{"id":"ITEM-3","itemData":{"DOI":"10.1002/slct.202001914","ISSN":"23656549","abstract":"The photocatalytic properties of a material predominantly depend upon the material fabrication. In the last few years, sulfide based nanomaterials were used for their extraordinary efficiency due to their structural and morphological features. Present work is focused on the preparation of bimetallic layered molybdenum-wurtzite zinc sulfide heterostructure by facile hydrothermal method. The prepared MoS2−ZnS was characterized by X-ray diffraction (XRD), scanning electron microscopy (SEM), transmission electron microscopy (TEM), Brunauer-Emmett-Teller (BET) surface analysis and X-ray photoelectron spectroscopy (XPS). MoS2−ZnS showed high photocatalytic hydrogen evolution reaction (HER) and dye degradation compared to pure ZnS and MoS2. The synergistic effect of layered MoS2 and wurtzite ZnS would have amplified the photocatalytic HER activity and degradation of crystal violet dye under visible light irradiation; the electron-hole recombination was significantly reduced due to the heterostructured arrangement of MoS2- wurtzite ZnS.","author":[{"dropping-particle":"","family":"Rao Akshatha","given":"Sathyanarayana","non-dropping-particle":"","parse-names":false,"suffix":""},{"dropping-particle":"","family":"Sreenivasa","given":"Swamy","non-dropping-particle":"","parse-names":false,"suffix":""},{"dropping-particle":"","family":"Parashuram","given":"Lakshminarayana","non-dropping-particle":"","parse-names":false,"suffix":""},{"dropping-particle":"","family":"Raghu","given":"Madihalli S.","non-dropping-particle":"","parse-names":false,"suffix":""},{"dropping-particle":"","family":"Yogesh Kumar","given":"K.","non-dropping-particle":"","parse-names":false,"suffix":""},{"dropping-particle":"","family":"Madhu Chakrapani Rao","given":"Tadimety","non-dropping-particle":"","parse-names":false,"suffix":""}],"container-title":"ChemistrySelect","id":"ITEM-3","issue":"23","issued":{"date-parts":[["2020"]]},"page":"6918-6926","title":"Visible-Light-Induced Photochemical Hydrogen Evolution and Degradation of Crystal Violet Dye by Interwoven Layered MoS2/Wurtzite ZnS Heterostructure Photocatalyst","type":"article-journal","volume":"5"},"uris":["http://www.mendeley.com/documents/?uuid=ff191be9-4b56-4c6b-b003-74a33005946f"]},{"id":"ITEM-4","itemData":{"DOI":"10.1016/J.IJHYDENE.2022.02.071","ISSN":"0360-3199","abstract":"The Thermal polycondensation method was used to make sulfur self-doped graphitic-carbon nitride (SCN) sheets that were anchored with samarium vanadate (SmV). The decorating of SmV nanoparticles on sheets of SCN is confirmed by X-ray diffraction, spectroscopic, and microscopic characterizations. When compared to the bandgap of pure SmV (2.16 eV) and SCN (2.44 eV), SmV decorating decreased the bandgap of SCN to 1.89 eV. The lowered bandgap in SmV/SCN and the formation of type II heterostructure resulted in improved performance in photoelectrochemical and photochemical hydrogen evolution and photocatalytic degradation experiments. The amount of hydrogen evolution was high in SmV/SCN which was found to be 22,618 μmol g−1 of H2 in 4 h under photochemical conditions. The obtained onset potential at 10 mA cm2 is −190 mV under photoelectrochemical studies. The SmV/SCN was able to absorb visible light and degraded Methyl orange (MO). The reaction conditions were thoroughly optimized, found pH 8, 10 mg L−1 initial concentration of dye and 25 mg of SmV/SCN as an optimum condition under visible light. The degradation efficiency was up to 90% in just 80 min. Scavenger investigations were used to identify the active species (OH. and . O2−) and indicate which were then confirmed by electron spin resonance spectroscopic (ESR) experiments. The mechanism of photocatalysis has been well explored. The obtained results show that the SmV/SCN nanocomposite is capable of serving a choice of material for energy and environmental applications.","author":[{"dropping-particle":"","family":"Alkorbi","given":"Ali S.","non-dropping-particle":"","parse-names":false,"suffix":""},{"dropping-particle":"","family":"Kumar","given":"K. Yogesh","non-dropping-particle":"","parse-names":false,"suffix":""},{"dropping-particle":"","family":"Prashanth","given":"M. K.","non-dropping-particle":"","parse-names":false,"suffix":""},{"dropping-particle":"","family":"Parashuram","given":"L.","non-dropping-particle":"","parse-names":false,"suffix":""},{"dropping-particle":"","family":"Abate","given":"Antonio","non-dropping-particle":"","parse-names":false,"suffix":""},{"dropping-particle":"","family":"Alharti","given":"Fahad A.","non-dropping-particle":"","parse-names":false,"suffix":""},{"dropping-particle":"","family":"Jeon","given":"Byong Hun","non-dropping-particle":"","parse-names":false,"suffix":""},{"dropping-particle":"","family":"Raghu","given":"M. S.","non-dropping-particle":"","parse-names":false,"suffix":""}],"container-title":"International Journal of Hydrogen Energy","id":"ITEM-4","issue":"26","issued":{"date-parts":[["2022","3","26"]]},"page":"12988-13003","publisher":"Pergamon","title":"Samarium vanadate affixed sulfur self doped g-C3N4 heterojunction; photocatalytic, photoelectrocatalytic hydrogen evolution and dye degradation","type":"article-journal","volume":"47"},"uris":["http://www.mendeley.com/documents/?uuid=383ed376-5173-31c2-bf22-d188baad4815"]}],"mendeley":{"formattedCitation":"[36–39]","plainTextFormattedCitation":"[36–39]","previouslyFormattedCitation":"[35–38]"},"properties":{"noteIndex":0},"schema":"https://github.com/citation-style-language/schema/raw/master/csl-citation.json"}</w:instrText>
      </w:r>
      <w:r w:rsidR="00E14448" w:rsidRPr="00F17921">
        <w:rPr>
          <w:rFonts w:ascii="Times New Roman" w:hAnsi="Times New Roman" w:cs="Times New Roman"/>
          <w:color w:val="000000"/>
          <w:kern w:val="0"/>
          <w:sz w:val="20"/>
          <w:szCs w:val="20"/>
        </w:rPr>
        <w:fldChar w:fldCharType="separate"/>
      </w:r>
      <w:r w:rsidR="001A6A3B" w:rsidRPr="00F17921">
        <w:rPr>
          <w:rFonts w:ascii="Times New Roman" w:hAnsi="Times New Roman" w:cs="Times New Roman"/>
          <w:noProof/>
          <w:color w:val="000000"/>
          <w:kern w:val="0"/>
          <w:sz w:val="20"/>
          <w:szCs w:val="20"/>
        </w:rPr>
        <w:t>[36–39]</w:t>
      </w:r>
      <w:r w:rsidR="00E14448" w:rsidRPr="00F17921">
        <w:rPr>
          <w:rFonts w:ascii="Times New Roman" w:hAnsi="Times New Roman" w:cs="Times New Roman"/>
          <w:color w:val="000000"/>
          <w:kern w:val="0"/>
          <w:sz w:val="20"/>
          <w:szCs w:val="20"/>
        </w:rPr>
        <w:fldChar w:fldCharType="end"/>
      </w:r>
      <w:r w:rsidR="003C67E5" w:rsidRPr="00F17921">
        <w:rPr>
          <w:rFonts w:ascii="Times New Roman" w:hAnsi="Times New Roman" w:cs="Times New Roman"/>
          <w:color w:val="000000"/>
          <w:kern w:val="0"/>
          <w:sz w:val="20"/>
          <w:szCs w:val="20"/>
        </w:rPr>
        <w:t xml:space="preserve">Ke Zhang et al., </w:t>
      </w:r>
      <w:r w:rsidR="003C67E5" w:rsidRPr="00F17921">
        <w:rPr>
          <w:rFonts w:ascii="Times New Roman" w:hAnsi="Times New Roman" w:cs="Times New Roman"/>
          <w:sz w:val="20"/>
          <w:szCs w:val="20"/>
        </w:rPr>
        <w:t xml:space="preserve">constructed a </w:t>
      </w:r>
      <w:r w:rsidR="00814E86" w:rsidRPr="00F17921">
        <w:rPr>
          <w:rFonts w:ascii="Times New Roman" w:hAnsi="Times New Roman" w:cs="Times New Roman"/>
          <w:sz w:val="20"/>
          <w:szCs w:val="20"/>
        </w:rPr>
        <w:t xml:space="preserve">screen printed microchip with </w:t>
      </w:r>
      <w:r w:rsidR="00782CE8" w:rsidRPr="00F17921">
        <w:rPr>
          <w:rFonts w:ascii="Times New Roman" w:hAnsi="Times New Roman" w:cs="Times New Roman"/>
          <w:sz w:val="20"/>
          <w:szCs w:val="20"/>
        </w:rPr>
        <w:t>core</w:t>
      </w:r>
      <w:r w:rsidR="00D11156" w:rsidRPr="00F17921">
        <w:rPr>
          <w:rFonts w:ascii="Times New Roman" w:hAnsi="Times New Roman" w:cs="Times New Roman"/>
          <w:sz w:val="20"/>
          <w:szCs w:val="20"/>
        </w:rPr>
        <w:t>-</w:t>
      </w:r>
      <w:r w:rsidR="003C67E5" w:rsidRPr="00F17921">
        <w:rPr>
          <w:rFonts w:ascii="Times New Roman" w:hAnsi="Times New Roman" w:cs="Times New Roman"/>
          <w:sz w:val="20"/>
          <w:szCs w:val="20"/>
        </w:rPr>
        <w:t xml:space="preserve">shell nanostructure </w:t>
      </w:r>
      <w:r w:rsidR="0020437B" w:rsidRPr="00F17921">
        <w:rPr>
          <w:rFonts w:ascii="Times New Roman" w:hAnsi="Times New Roman" w:cs="Times New Roman"/>
          <w:sz w:val="20"/>
          <w:szCs w:val="20"/>
        </w:rPr>
        <w:t>of Mn</w:t>
      </w:r>
      <w:r w:rsidR="0020437B" w:rsidRPr="00F17921">
        <w:rPr>
          <w:rFonts w:ascii="Times New Roman" w:hAnsi="Times New Roman" w:cs="Times New Roman"/>
          <w:sz w:val="20"/>
          <w:szCs w:val="20"/>
          <w:vertAlign w:val="subscript"/>
        </w:rPr>
        <w:t>3</w:t>
      </w:r>
      <w:r w:rsidR="0020437B" w:rsidRPr="00F17921">
        <w:rPr>
          <w:rFonts w:ascii="Times New Roman" w:hAnsi="Times New Roman" w:cs="Times New Roman"/>
          <w:sz w:val="20"/>
          <w:szCs w:val="20"/>
        </w:rPr>
        <w:t>O</w:t>
      </w:r>
      <w:r w:rsidR="0020437B" w:rsidRPr="00F17921">
        <w:rPr>
          <w:rFonts w:ascii="Times New Roman" w:hAnsi="Times New Roman" w:cs="Times New Roman"/>
          <w:sz w:val="20"/>
          <w:szCs w:val="20"/>
          <w:vertAlign w:val="subscript"/>
        </w:rPr>
        <w:t>4</w:t>
      </w:r>
      <w:r w:rsidR="0020437B" w:rsidRPr="00F17921">
        <w:rPr>
          <w:rFonts w:ascii="Times New Roman" w:hAnsi="Times New Roman" w:cs="Times New Roman"/>
          <w:sz w:val="20"/>
          <w:szCs w:val="20"/>
        </w:rPr>
        <w:t>@C</w:t>
      </w:r>
      <w:r w:rsidR="006C4EB7" w:rsidRPr="00F17921">
        <w:rPr>
          <w:rFonts w:ascii="Times New Roman" w:hAnsi="Times New Roman" w:cs="Times New Roman"/>
          <w:sz w:val="20"/>
          <w:szCs w:val="20"/>
        </w:rPr>
        <w:t xml:space="preserve"> to detect the quantities of allura </w:t>
      </w:r>
      <w:r w:rsidR="00D11156" w:rsidRPr="00F17921">
        <w:rPr>
          <w:rFonts w:ascii="Times New Roman" w:hAnsi="Times New Roman" w:cs="Times New Roman"/>
          <w:sz w:val="20"/>
          <w:szCs w:val="20"/>
        </w:rPr>
        <w:t>red (</w:t>
      </w:r>
      <w:r w:rsidR="00CF7ECE" w:rsidRPr="00F17921">
        <w:rPr>
          <w:rFonts w:ascii="Times New Roman" w:hAnsi="Times New Roman" w:cs="Times New Roman"/>
          <w:sz w:val="20"/>
          <w:szCs w:val="20"/>
        </w:rPr>
        <w:t>AR)</w:t>
      </w:r>
      <w:r w:rsidR="006C4EB7" w:rsidRPr="00F17921">
        <w:rPr>
          <w:rFonts w:ascii="Times New Roman" w:hAnsi="Times New Roman" w:cs="Times New Roman"/>
          <w:sz w:val="20"/>
          <w:szCs w:val="20"/>
        </w:rPr>
        <w:t xml:space="preserve">.The sensor showed high </w:t>
      </w:r>
      <w:r w:rsidR="00D11156" w:rsidRPr="00F17921">
        <w:rPr>
          <w:rFonts w:ascii="Times New Roman" w:hAnsi="Times New Roman" w:cs="Times New Roman"/>
          <w:sz w:val="20"/>
          <w:szCs w:val="20"/>
        </w:rPr>
        <w:t>electrocatalysis,</w:t>
      </w:r>
      <w:r w:rsidR="006C4EB7" w:rsidRPr="00F17921">
        <w:rPr>
          <w:rFonts w:ascii="Times New Roman" w:hAnsi="Times New Roman" w:cs="Times New Roman"/>
          <w:sz w:val="20"/>
          <w:szCs w:val="20"/>
        </w:rPr>
        <w:t xml:space="preserve"> remarkab</w:t>
      </w:r>
      <w:r w:rsidR="007B3AE1" w:rsidRPr="00F17921">
        <w:rPr>
          <w:rFonts w:ascii="Times New Roman" w:hAnsi="Times New Roman" w:cs="Times New Roman"/>
          <w:sz w:val="20"/>
          <w:szCs w:val="20"/>
        </w:rPr>
        <w:t>le rec</w:t>
      </w:r>
      <w:r w:rsidR="006C4EB7" w:rsidRPr="00F17921">
        <w:rPr>
          <w:rFonts w:ascii="Times New Roman" w:hAnsi="Times New Roman" w:cs="Times New Roman"/>
          <w:sz w:val="20"/>
          <w:szCs w:val="20"/>
        </w:rPr>
        <w:t>ove</w:t>
      </w:r>
      <w:r w:rsidR="007B3AE1" w:rsidRPr="00F17921">
        <w:rPr>
          <w:rFonts w:ascii="Times New Roman" w:hAnsi="Times New Roman" w:cs="Times New Roman"/>
          <w:sz w:val="20"/>
          <w:szCs w:val="20"/>
        </w:rPr>
        <w:t>r</w:t>
      </w:r>
      <w:r w:rsidR="006C4EB7" w:rsidRPr="00F17921">
        <w:rPr>
          <w:rFonts w:ascii="Times New Roman" w:hAnsi="Times New Roman" w:cs="Times New Roman"/>
          <w:sz w:val="20"/>
          <w:szCs w:val="20"/>
        </w:rPr>
        <w:t>ability</w:t>
      </w:r>
      <w:r w:rsidR="00814E86" w:rsidRPr="00F17921">
        <w:rPr>
          <w:rFonts w:ascii="Times New Roman" w:hAnsi="Times New Roman" w:cs="Times New Roman"/>
          <w:sz w:val="20"/>
          <w:szCs w:val="20"/>
        </w:rPr>
        <w:t>, good anti-</w:t>
      </w:r>
      <w:r w:rsidR="00D11156" w:rsidRPr="00F17921">
        <w:rPr>
          <w:rFonts w:ascii="Times New Roman" w:hAnsi="Times New Roman" w:cs="Times New Roman"/>
          <w:sz w:val="20"/>
          <w:szCs w:val="20"/>
        </w:rPr>
        <w:t>interference</w:t>
      </w:r>
      <w:r w:rsidR="00D87989" w:rsidRPr="00F17921">
        <w:rPr>
          <w:rFonts w:ascii="Times New Roman" w:hAnsi="Times New Roman" w:cs="Times New Roman"/>
          <w:sz w:val="20"/>
          <w:szCs w:val="20"/>
        </w:rPr>
        <w:t xml:space="preserve"> and higher electron transfer </w:t>
      </w:r>
      <w:r w:rsidR="00CF7ECE" w:rsidRPr="00F17921">
        <w:rPr>
          <w:rFonts w:ascii="Times New Roman" w:hAnsi="Times New Roman" w:cs="Times New Roman"/>
          <w:sz w:val="20"/>
          <w:szCs w:val="20"/>
        </w:rPr>
        <w:t>ability. The</w:t>
      </w:r>
      <w:r w:rsidR="003129D7" w:rsidRPr="00F17921">
        <w:rPr>
          <w:rFonts w:ascii="Times New Roman" w:hAnsi="Times New Roman" w:cs="Times New Roman"/>
          <w:sz w:val="20"/>
          <w:szCs w:val="20"/>
        </w:rPr>
        <w:t xml:space="preserve"> sensor was capable of </w:t>
      </w:r>
      <w:r w:rsidR="00CF7ECE" w:rsidRPr="00F17921">
        <w:rPr>
          <w:rFonts w:ascii="Times New Roman" w:hAnsi="Times New Roman" w:cs="Times New Roman"/>
          <w:sz w:val="20"/>
          <w:szCs w:val="20"/>
        </w:rPr>
        <w:t xml:space="preserve">detecting even the low quantities of AR </w:t>
      </w:r>
      <w:r w:rsidR="00814E86" w:rsidRPr="00F17921">
        <w:rPr>
          <w:rFonts w:ascii="Times New Roman" w:hAnsi="Times New Roman" w:cs="Times New Roman"/>
          <w:sz w:val="20"/>
          <w:szCs w:val="20"/>
        </w:rPr>
        <w:t xml:space="preserve">within 30 minutes </w:t>
      </w:r>
      <w:r w:rsidR="00CF7ECE" w:rsidRPr="00F17921">
        <w:rPr>
          <w:rFonts w:ascii="Times New Roman" w:hAnsi="Times New Roman" w:cs="Times New Roman"/>
          <w:sz w:val="20"/>
          <w:szCs w:val="20"/>
        </w:rPr>
        <w:t>in real sports</w:t>
      </w:r>
      <w:r w:rsidR="00814E86" w:rsidRPr="00F17921">
        <w:rPr>
          <w:rFonts w:ascii="Times New Roman" w:hAnsi="Times New Roman" w:cs="Times New Roman"/>
          <w:sz w:val="20"/>
          <w:szCs w:val="20"/>
        </w:rPr>
        <w:t xml:space="preserve"> juices </w:t>
      </w:r>
      <w:r w:rsidR="00934B1B" w:rsidRPr="00F17921">
        <w:rPr>
          <w:rFonts w:ascii="Times New Roman" w:hAnsi="Times New Roman" w:cs="Times New Roman"/>
          <w:sz w:val="20"/>
          <w:szCs w:val="20"/>
        </w:rPr>
        <w:t>.It had a broad linear range and</w:t>
      </w:r>
      <w:r w:rsidR="00814E86" w:rsidRPr="00F17921">
        <w:rPr>
          <w:rFonts w:ascii="Times New Roman" w:hAnsi="Times New Roman" w:cs="Times New Roman"/>
          <w:sz w:val="20"/>
          <w:szCs w:val="20"/>
        </w:rPr>
        <w:t xml:space="preserve"> possessed excellent reusability even after 30 days due to stability of c</w:t>
      </w:r>
      <w:r w:rsidR="00983E80" w:rsidRPr="00F17921">
        <w:rPr>
          <w:rFonts w:ascii="Times New Roman" w:hAnsi="Times New Roman" w:cs="Times New Roman"/>
          <w:sz w:val="20"/>
          <w:szCs w:val="20"/>
        </w:rPr>
        <w:t>ore shell structure</w:t>
      </w:r>
      <w:r w:rsidR="00B53CB9" w:rsidRPr="00F17921">
        <w:rPr>
          <w:rFonts w:ascii="Times New Roman" w:hAnsi="Times New Roman" w:cs="Times New Roman"/>
          <w:sz w:val="20"/>
          <w:szCs w:val="20"/>
        </w:rPr>
        <w:fldChar w:fldCharType="begin" w:fldLock="1"/>
      </w:r>
      <w:r w:rsidR="001A6A3B" w:rsidRPr="00F17921">
        <w:rPr>
          <w:rFonts w:ascii="Times New Roman" w:hAnsi="Times New Roman" w:cs="Times New Roman"/>
          <w:sz w:val="20"/>
          <w:szCs w:val="20"/>
        </w:rPr>
        <w:instrText>ADDIN CSL_CITATION {"citationItems":[{"id":"ITEM-1","itemData":{"DOI":"10.1016/j.fct.2022.112908","ISSN":"18736351","PMID":"35271983","abstract":"Allura red (AR) is a member of azo dyes is commonly used as an additive in foods and soft drinks. However, due to the special harm of the azo structure to the human body, the dosage control of AR becomes particularly necessary. The present detection methods are time-consuming, expensive and complicated. In order to address the above issues, a core-shell nanocubes constructed sensor has been developed to determine the ultrawide detection range and selective recognition of AR with a long-term reusability. The core-shell architecture is composed of carbon material of 12.64 nm thickness covering 600 nm Mn3O4 nanocube. This nanocomposite combines the advantages of Mn3O4@C, possessing high electrocatalysis and chemical stability. As confirmed in using sports drinks as real samples, the as-prepared AR sensor exhibites excellent selectivity with an ultra-wide linear range from 0.1 to 1748.4 μM, and meanwhile, this sensor can also meet the requirements of remarkable anti-interference and reusability over 30 days.","author":[{"dropping-particle":"","family":"Zhang","given":"Ke","non-dropping-particle":"","parse-names":false,"suffix":""},{"dropping-particle":"","family":"Zeng","given":"Hui","non-dropping-particle":"","parse-names":false,"suffix":""},{"dropping-particle":"","family":"Feng","given":"Jingyu","non-dropping-particle":"","parse-names":false,"suffix":""},{"dropping-particle":"","family":"Liu","given":"Zhengkun","non-dropping-particle":"","parse-names":false,"suffix":""},{"dropping-particle":"","family":"Chu","given":"Zhenyu","non-dropping-particle":"","parse-names":false,"suffix":""},{"dropping-particle":"","family":"Jin","given":"Wanqin","non-dropping-particle":"","parse-names":false,"suffix":""}],"container-title":"Food and Chemical Toxicology","id":"ITEM-1","issue":"March","issued":{"date-parts":[["2022"]]},"page":"112908","publisher":"Elsevier Ltd","title":"Screen-printing of core-shell Mn3O4@C nanocubes based sensing microchip performing ultrasensitive recognition of allura red","type":"article-journal","volume":"162"},"uris":["http://www.mendeley.com/documents/?uuid=f44beaec-a02b-479b-935d-67a77953c4f8","http://www.mendeley.com/documents/?uuid=4dab664d-aeac-4018-8e1f-b577df82496b"]}],"mendeley":{"formattedCitation":"[40]","plainTextFormattedCitation":"[40]","previouslyFormattedCitation":"[39]"},"properties":{"noteIndex":0},"schema":"https://github.com/citation-style-language/schema/raw/master/csl-citation.json"}</w:instrText>
      </w:r>
      <w:r w:rsidR="00B53CB9" w:rsidRPr="00F17921">
        <w:rPr>
          <w:rFonts w:ascii="Times New Roman" w:hAnsi="Times New Roman" w:cs="Times New Roman"/>
          <w:sz w:val="20"/>
          <w:szCs w:val="20"/>
        </w:rPr>
        <w:fldChar w:fldCharType="separate"/>
      </w:r>
      <w:r w:rsidR="001A6A3B" w:rsidRPr="00F17921">
        <w:rPr>
          <w:rFonts w:ascii="Times New Roman" w:hAnsi="Times New Roman" w:cs="Times New Roman"/>
          <w:noProof/>
          <w:sz w:val="20"/>
          <w:szCs w:val="20"/>
        </w:rPr>
        <w:t>[40]</w:t>
      </w:r>
      <w:r w:rsidR="00B53CB9" w:rsidRPr="00F17921">
        <w:rPr>
          <w:rFonts w:ascii="Times New Roman" w:hAnsi="Times New Roman" w:cs="Times New Roman"/>
          <w:sz w:val="20"/>
          <w:szCs w:val="20"/>
        </w:rPr>
        <w:fldChar w:fldCharType="end"/>
      </w:r>
      <w:r w:rsidR="00814E86" w:rsidRPr="00F17921">
        <w:rPr>
          <w:rFonts w:ascii="Times New Roman" w:hAnsi="Times New Roman" w:cs="Times New Roman"/>
          <w:sz w:val="20"/>
          <w:szCs w:val="20"/>
        </w:rPr>
        <w:t>.</w:t>
      </w:r>
      <w:r w:rsidR="004E71CC" w:rsidRPr="00F17921">
        <w:rPr>
          <w:rFonts w:ascii="Times New Roman" w:hAnsi="Times New Roman" w:cs="Times New Roman"/>
          <w:color w:val="000000"/>
          <w:kern w:val="0"/>
          <w:sz w:val="20"/>
          <w:szCs w:val="20"/>
        </w:rPr>
        <w:t xml:space="preserve"> N. Hareesha et al., developed an electrochemical food sensor with </w:t>
      </w:r>
      <w:r w:rsidR="00E318F0" w:rsidRPr="00F17921">
        <w:rPr>
          <w:rFonts w:ascii="Times New Roman" w:hAnsi="Times New Roman" w:cs="Times New Roman"/>
          <w:sz w:val="20"/>
          <w:szCs w:val="20"/>
        </w:rPr>
        <w:t>Poly(GA)/(MWCNTs-GT)CPS</w:t>
      </w:r>
      <w:r w:rsidR="004E71CC" w:rsidRPr="00F17921">
        <w:rPr>
          <w:rFonts w:ascii="Times New Roman" w:hAnsi="Times New Roman" w:cs="Times New Roman"/>
          <w:sz w:val="20"/>
          <w:szCs w:val="20"/>
        </w:rPr>
        <w:t xml:space="preserve"> to detect Vanillin(VL) This sensor </w:t>
      </w:r>
      <w:r w:rsidR="002816A0" w:rsidRPr="00F17921">
        <w:rPr>
          <w:rFonts w:ascii="Times New Roman" w:hAnsi="Times New Roman" w:cs="Times New Roman"/>
          <w:sz w:val="20"/>
          <w:szCs w:val="20"/>
        </w:rPr>
        <w:t xml:space="preserve">showed </w:t>
      </w:r>
      <w:r w:rsidR="00CA202C">
        <w:rPr>
          <w:rFonts w:ascii="Times New Roman" w:hAnsi="Times New Roman" w:cs="Times New Roman"/>
          <w:sz w:val="20"/>
          <w:szCs w:val="20"/>
        </w:rPr>
        <w:t>amplified</w:t>
      </w:r>
      <w:r w:rsidR="002816A0" w:rsidRPr="00F17921">
        <w:rPr>
          <w:rFonts w:ascii="Times New Roman" w:hAnsi="Times New Roman" w:cs="Times New Roman"/>
          <w:sz w:val="20"/>
          <w:szCs w:val="20"/>
        </w:rPr>
        <w:t xml:space="preserve"> electrochemical surface area with more active </w:t>
      </w:r>
      <w:r w:rsidR="00934B1B" w:rsidRPr="00F17921">
        <w:rPr>
          <w:rFonts w:ascii="Times New Roman" w:hAnsi="Times New Roman" w:cs="Times New Roman"/>
          <w:sz w:val="20"/>
          <w:szCs w:val="20"/>
        </w:rPr>
        <w:t>sites, enhanced</w:t>
      </w:r>
      <w:r w:rsidR="00196D55" w:rsidRPr="00F17921">
        <w:rPr>
          <w:rFonts w:ascii="Times New Roman" w:hAnsi="Times New Roman" w:cs="Times New Roman"/>
          <w:sz w:val="20"/>
          <w:szCs w:val="20"/>
        </w:rPr>
        <w:t xml:space="preserve"> proton and electron transfer </w:t>
      </w:r>
      <w:r w:rsidR="00934B1B" w:rsidRPr="00F17921">
        <w:rPr>
          <w:rFonts w:ascii="Times New Roman" w:hAnsi="Times New Roman" w:cs="Times New Roman"/>
          <w:sz w:val="20"/>
          <w:szCs w:val="20"/>
        </w:rPr>
        <w:t>rates. Since</w:t>
      </w:r>
      <w:r w:rsidR="003A1E69" w:rsidRPr="00F17921">
        <w:rPr>
          <w:rFonts w:ascii="Times New Roman" w:hAnsi="Times New Roman" w:cs="Times New Roman"/>
          <w:sz w:val="20"/>
          <w:szCs w:val="20"/>
        </w:rPr>
        <w:t xml:space="preserve"> the pKa value was determined to be 7.5</w:t>
      </w:r>
      <w:r w:rsidR="00934B1B" w:rsidRPr="00F17921">
        <w:rPr>
          <w:rFonts w:ascii="Times New Roman" w:hAnsi="Times New Roman" w:cs="Times New Roman"/>
          <w:sz w:val="20"/>
          <w:szCs w:val="20"/>
        </w:rPr>
        <w:t>, it</w:t>
      </w:r>
      <w:r w:rsidR="003A1E69" w:rsidRPr="00F17921">
        <w:rPr>
          <w:rFonts w:ascii="Times New Roman" w:hAnsi="Times New Roman" w:cs="Times New Roman"/>
          <w:sz w:val="20"/>
          <w:szCs w:val="20"/>
        </w:rPr>
        <w:t xml:space="preserve"> was concluded that the oxidation took place at the phenolic </w:t>
      </w:r>
      <w:r w:rsidR="00934B1B" w:rsidRPr="00F17921">
        <w:rPr>
          <w:rFonts w:ascii="Times New Roman" w:hAnsi="Times New Roman" w:cs="Times New Roman"/>
          <w:sz w:val="20"/>
          <w:szCs w:val="20"/>
        </w:rPr>
        <w:t>group. The</w:t>
      </w:r>
      <w:r w:rsidR="003779B1" w:rsidRPr="00F17921">
        <w:rPr>
          <w:rFonts w:ascii="Times New Roman" w:hAnsi="Times New Roman" w:cs="Times New Roman"/>
          <w:sz w:val="20"/>
          <w:szCs w:val="20"/>
        </w:rPr>
        <w:t xml:space="preserve"> study of effect of temperature showed enhanced oxidation peak currents for the variation of temperature from 5 to 30 </w:t>
      </w:r>
      <w:r w:rsidR="003779B1" w:rsidRPr="00F17921">
        <w:rPr>
          <w:rFonts w:ascii="Times New Roman" w:hAnsi="Times New Roman" w:cs="Times New Roman"/>
          <w:sz w:val="20"/>
          <w:szCs w:val="20"/>
          <w:vertAlign w:val="superscript"/>
        </w:rPr>
        <w:t>o</w:t>
      </w:r>
      <w:r w:rsidR="003779B1" w:rsidRPr="00F17921">
        <w:rPr>
          <w:rFonts w:ascii="Times New Roman" w:hAnsi="Times New Roman" w:cs="Times New Roman"/>
          <w:sz w:val="20"/>
          <w:szCs w:val="20"/>
        </w:rPr>
        <w:t>C and showed lesser current sensitivity after 30</w:t>
      </w:r>
      <w:r w:rsidR="003779B1" w:rsidRPr="00F17921">
        <w:rPr>
          <w:rFonts w:ascii="Times New Roman" w:hAnsi="Times New Roman" w:cs="Times New Roman"/>
          <w:sz w:val="20"/>
          <w:szCs w:val="20"/>
          <w:vertAlign w:val="superscript"/>
        </w:rPr>
        <w:t>o</w:t>
      </w:r>
      <w:r w:rsidR="003779B1" w:rsidRPr="00F17921">
        <w:rPr>
          <w:rFonts w:ascii="Times New Roman" w:hAnsi="Times New Roman" w:cs="Times New Roman"/>
          <w:sz w:val="20"/>
          <w:szCs w:val="20"/>
        </w:rPr>
        <w:t>C.</w:t>
      </w:r>
      <w:r w:rsidR="00196D55" w:rsidRPr="00F17921">
        <w:rPr>
          <w:rFonts w:ascii="Times New Roman" w:hAnsi="Times New Roman" w:cs="Times New Roman"/>
          <w:sz w:val="20"/>
          <w:szCs w:val="20"/>
        </w:rPr>
        <w:t xml:space="preserve">The 4 different sample solutions containing vanillin </w:t>
      </w:r>
      <w:r w:rsidR="00934B1B" w:rsidRPr="00F17921">
        <w:rPr>
          <w:rFonts w:ascii="Times New Roman" w:hAnsi="Times New Roman" w:cs="Times New Roman"/>
          <w:sz w:val="20"/>
          <w:szCs w:val="20"/>
        </w:rPr>
        <w:t>i.e.</w:t>
      </w:r>
      <w:r w:rsidR="00196D55" w:rsidRPr="00F17921">
        <w:rPr>
          <w:rFonts w:ascii="Times New Roman" w:hAnsi="Times New Roman" w:cs="Times New Roman"/>
          <w:sz w:val="20"/>
          <w:szCs w:val="20"/>
        </w:rPr>
        <w:t xml:space="preserve"> milkshake, </w:t>
      </w:r>
      <w:r w:rsidR="00934B1B" w:rsidRPr="00F17921">
        <w:rPr>
          <w:rFonts w:ascii="Times New Roman" w:hAnsi="Times New Roman" w:cs="Times New Roman"/>
          <w:sz w:val="20"/>
          <w:szCs w:val="20"/>
        </w:rPr>
        <w:t>cream cake</w:t>
      </w:r>
      <w:r w:rsidR="00196D55" w:rsidRPr="00F17921">
        <w:rPr>
          <w:rFonts w:ascii="Times New Roman" w:hAnsi="Times New Roman" w:cs="Times New Roman"/>
          <w:sz w:val="20"/>
          <w:szCs w:val="20"/>
        </w:rPr>
        <w:t>, biscuits and vanilla extract were analyzed which showed low LOD,excellent sensitivity and storage stabilities</w:t>
      </w:r>
      <w:r w:rsidR="00B53CB9" w:rsidRPr="00F17921">
        <w:rPr>
          <w:rFonts w:ascii="Times New Roman" w:hAnsi="Times New Roman" w:cs="Times New Roman"/>
          <w:sz w:val="20"/>
          <w:szCs w:val="20"/>
        </w:rPr>
        <w:fldChar w:fldCharType="begin" w:fldLock="1"/>
      </w:r>
      <w:r w:rsidR="001A6A3B" w:rsidRPr="00F17921">
        <w:rPr>
          <w:rFonts w:ascii="Times New Roman" w:hAnsi="Times New Roman" w:cs="Times New Roman"/>
          <w:sz w:val="20"/>
          <w:szCs w:val="20"/>
        </w:rPr>
        <w:instrText>ADDIN CSL_CITATION {"citationItems":[{"id":"ITEM-1","itemData":{"DOI":"10.1016/j.colsurfa.2021.127042","ISSN":"18734359","abstract":"The electrochemical oxidation of vanillin (VL) in 0.2 M phosphate buffer (PB) solution of pH 6.5 was determined in food samples using an electrochemically polymerized glutamic acid (GA) functionalized multiwalled carbon nanotubes (MWCNTs) and graphite (GT) composite paste sensor (CPS). The surface concert and morphology of the sensing materials were examined using field emission scanning electron microscopy (FE-SEM), electrochemical impedance spectroscopy (EIS), and cyclic voltammetry (CV) measurements. The electrochemical oxidation kinetics of VL was discussed using parameters like solution pH, potential scan rate, temperature, and accumulation time. The selective electrochemical oxidation of VL was analyzed in the presence of metal ions, organic dyes, and sugars on the surface of the functionalized composite sensor. The modified sensor provided a fine linear dynamic range (0.50–18.0 µM) for the electrochemical oxidation of VL with a low limit of detection (LOD) of 0.0199 µM. The DPV measurement was performed for the analysis of VL in food samples on the surface of the functionalized composite sensor via standard addition method with adequate recoveries. Further, the equipped sensor needs lesser preparation cost and presents good reliability, repeatability, and reproducibility towards the electrochemical oxidation of VL.","author":[{"dropping-particle":"","family":"Hareesha","given":"N.","non-dropping-particle":"","parse-names":false,"suffix":""},{"dropping-particle":"","family":"Manjunatha","given":"J. G.","non-dropping-particle":"","parse-names":false,"suffix":""},{"dropping-particle":"","family":"Amrutha","given":"B. M.","non-dropping-particle":"","parse-names":false,"suffix":""},{"dropping-particle":"","family":"Sreeharsha","given":"N.","non-dropping-particle":"","parse-names":false,"suffix":""},{"dropping-particle":"","family":"Basheeruddin Asdaq","given":"S. M.","non-dropping-particle":"","parse-names":false,"suffix":""},{"dropping-particle":"","family":"Anwer","given":"Md Khalid","non-dropping-particle":"","parse-names":false,"suffix":""}],"container-title":"Colloids and Surfaces A: Physicochemical and Engineering Aspects","id":"ITEM-1","issue":"June","issued":{"date-parts":[["2021"]]},"page":"127042","publisher":"Elsevier B.V.","title":"A fast and selective electrochemical detection of vanillin in food samples on the surface of poly(glutamic acid) functionalized multiwalled carbon nanotubes and graphite composite paste sensor","type":"article-journal","volume":"626"},"uris":["http://www.mendeley.com/documents/?uuid=38bbf752-2f27-4db9-924c-fed0d6cd2c05","http://www.mendeley.com/documents/?uuid=c4870f6c-b0de-4653-8c4b-72b243664c87"]}],"mendeley":{"formattedCitation":"[41]","plainTextFormattedCitation":"[41]","previouslyFormattedCitation":"[40]"},"properties":{"noteIndex":0},"schema":"https://github.com/citation-style-language/schema/raw/master/csl-citation.json"}</w:instrText>
      </w:r>
      <w:r w:rsidR="00B53CB9" w:rsidRPr="00F17921">
        <w:rPr>
          <w:rFonts w:ascii="Times New Roman" w:hAnsi="Times New Roman" w:cs="Times New Roman"/>
          <w:sz w:val="20"/>
          <w:szCs w:val="20"/>
        </w:rPr>
        <w:fldChar w:fldCharType="separate"/>
      </w:r>
      <w:r w:rsidR="001A6A3B" w:rsidRPr="00F17921">
        <w:rPr>
          <w:rFonts w:ascii="Times New Roman" w:hAnsi="Times New Roman" w:cs="Times New Roman"/>
          <w:noProof/>
          <w:sz w:val="20"/>
          <w:szCs w:val="20"/>
        </w:rPr>
        <w:t>[41]</w:t>
      </w:r>
      <w:r w:rsidR="00B53CB9" w:rsidRPr="00F17921">
        <w:rPr>
          <w:rFonts w:ascii="Times New Roman" w:hAnsi="Times New Roman" w:cs="Times New Roman"/>
          <w:sz w:val="20"/>
          <w:szCs w:val="20"/>
        </w:rPr>
        <w:fldChar w:fldCharType="end"/>
      </w:r>
      <w:r w:rsidR="00196D55" w:rsidRPr="00F17921">
        <w:rPr>
          <w:rFonts w:ascii="Times New Roman" w:hAnsi="Times New Roman" w:cs="Times New Roman"/>
          <w:sz w:val="20"/>
          <w:szCs w:val="20"/>
        </w:rPr>
        <w:t>.</w:t>
      </w:r>
      <w:r w:rsidR="00746EB8" w:rsidRPr="00F17921">
        <w:rPr>
          <w:rFonts w:ascii="Times New Roman" w:hAnsi="Times New Roman" w:cs="Times New Roman"/>
          <w:color w:val="000000"/>
          <w:kern w:val="0"/>
          <w:sz w:val="20"/>
          <w:szCs w:val="20"/>
          <w:lang w:val="en-IN"/>
        </w:rPr>
        <w:t>Ritu Singh et al.,fabricated an analytical method to determine the acesulfame target by provid</w:t>
      </w:r>
      <w:r w:rsidR="0020132F" w:rsidRPr="00F17921">
        <w:rPr>
          <w:rFonts w:ascii="Times New Roman" w:hAnsi="Times New Roman" w:cs="Times New Roman"/>
          <w:color w:val="000000"/>
          <w:kern w:val="0"/>
          <w:sz w:val="20"/>
          <w:szCs w:val="20"/>
          <w:lang w:val="en-IN"/>
        </w:rPr>
        <w:t>ing electrochemical platform</w:t>
      </w:r>
      <w:r w:rsidR="00746EB8" w:rsidRPr="00F17921">
        <w:rPr>
          <w:rFonts w:ascii="Times New Roman" w:hAnsi="Times New Roman" w:cs="Times New Roman"/>
          <w:color w:val="000000"/>
          <w:kern w:val="0"/>
          <w:sz w:val="20"/>
          <w:szCs w:val="20"/>
          <w:lang w:val="en-IN"/>
        </w:rPr>
        <w:t xml:space="preserve"> combined</w:t>
      </w:r>
      <w:r w:rsidR="0020132F" w:rsidRPr="00F17921">
        <w:rPr>
          <w:rFonts w:ascii="Times New Roman" w:hAnsi="Times New Roman" w:cs="Times New Roman"/>
          <w:color w:val="000000"/>
          <w:kern w:val="0"/>
          <w:sz w:val="20"/>
          <w:szCs w:val="20"/>
          <w:lang w:val="en-IN"/>
        </w:rPr>
        <w:t xml:space="preserve"> with MIP.Different interferents such as saccharine, sucralose, fructose ,caffeine and glucose did not affect the Ace-K rebinding signal even when the amount of interferents concentration increased by 10 fold.</w:t>
      </w:r>
      <w:r w:rsidR="006C79E5" w:rsidRPr="00F17921">
        <w:rPr>
          <w:rFonts w:ascii="Times New Roman" w:hAnsi="Times New Roman" w:cs="Times New Roman"/>
          <w:color w:val="000000"/>
          <w:kern w:val="0"/>
          <w:sz w:val="20"/>
          <w:szCs w:val="20"/>
          <w:lang w:val="en-IN"/>
        </w:rPr>
        <w:t xml:space="preserve"> In particular, the imprinting factor which was 10.8 which signified the extreme recognition sites are present on MIP which are absent in non-imprinted </w:t>
      </w:r>
      <w:r w:rsidR="00934B1B" w:rsidRPr="00F17921">
        <w:rPr>
          <w:rFonts w:ascii="Times New Roman" w:hAnsi="Times New Roman" w:cs="Times New Roman"/>
          <w:color w:val="000000"/>
          <w:kern w:val="0"/>
          <w:sz w:val="20"/>
          <w:szCs w:val="20"/>
          <w:lang w:val="en-IN"/>
        </w:rPr>
        <w:t>sensor. The</w:t>
      </w:r>
      <w:r w:rsidR="006C79E5" w:rsidRPr="00F17921">
        <w:rPr>
          <w:rFonts w:ascii="Times New Roman" w:hAnsi="Times New Roman" w:cs="Times New Roman"/>
          <w:color w:val="000000"/>
          <w:kern w:val="0"/>
          <w:sz w:val="20"/>
          <w:szCs w:val="20"/>
          <w:lang w:val="en-IN"/>
        </w:rPr>
        <w:t xml:space="preserve"> electrochemical analysis reports</w:t>
      </w:r>
      <w:r w:rsidR="000B43EC" w:rsidRPr="00F17921">
        <w:rPr>
          <w:rFonts w:ascii="Times New Roman" w:hAnsi="Times New Roman" w:cs="Times New Roman"/>
          <w:color w:val="000000"/>
          <w:kern w:val="0"/>
          <w:sz w:val="20"/>
          <w:szCs w:val="20"/>
          <w:lang w:val="en-IN"/>
        </w:rPr>
        <w:t xml:space="preserve"> for acesulfame detection</w:t>
      </w:r>
      <w:r w:rsidR="006C79E5" w:rsidRPr="00F17921">
        <w:rPr>
          <w:rFonts w:ascii="Times New Roman" w:hAnsi="Times New Roman" w:cs="Times New Roman"/>
          <w:color w:val="000000"/>
          <w:kern w:val="0"/>
          <w:sz w:val="20"/>
          <w:szCs w:val="20"/>
          <w:lang w:val="en-IN"/>
        </w:rPr>
        <w:t xml:space="preserve"> </w:t>
      </w:r>
      <w:r w:rsidR="000B43EC" w:rsidRPr="00F17921">
        <w:rPr>
          <w:rFonts w:ascii="Times New Roman" w:hAnsi="Times New Roman" w:cs="Times New Roman"/>
          <w:color w:val="000000"/>
          <w:kern w:val="0"/>
          <w:sz w:val="20"/>
          <w:szCs w:val="20"/>
          <w:lang w:val="en-IN"/>
        </w:rPr>
        <w:t>were obtained after examining real samples of candy, cola drink and tabletop sweetener and these showed excellent rates of recoverability</w:t>
      </w:r>
      <w:r w:rsidR="00B53CB9" w:rsidRPr="00F17921">
        <w:rPr>
          <w:rFonts w:ascii="Times New Roman" w:hAnsi="Times New Roman" w:cs="Times New Roman"/>
          <w:color w:val="000000"/>
          <w:kern w:val="0"/>
          <w:sz w:val="20"/>
          <w:szCs w:val="20"/>
          <w:lang w:val="en-IN"/>
        </w:rPr>
        <w:fldChar w:fldCharType="begin" w:fldLock="1"/>
      </w:r>
      <w:r w:rsidR="001A6A3B" w:rsidRPr="00F17921">
        <w:rPr>
          <w:rFonts w:ascii="Times New Roman" w:hAnsi="Times New Roman" w:cs="Times New Roman"/>
          <w:color w:val="000000"/>
          <w:kern w:val="0"/>
          <w:sz w:val="20"/>
          <w:szCs w:val="20"/>
          <w:lang w:val="en-IN"/>
        </w:rPr>
        <w:instrText>ADDIN CSL_CITATION {"citationItems":[{"id":"ITEM-1","itemData":{"DOI":"10.1016/j.talo.2023.100194","ISSN":"26668319","abstract":"The excess use of artificial sweeteners poses a serious issue to the environment and human health. Acesulfame-K (Ace-K) is a non-nutritive artificial sweetener excessively used as an alternative sugar substitute in various foods and beverages. Here a simple, selective and rapid method to determine Ace-K in dietary products is proposed. In this study, a molecularly imprinted polymer (MIP) based electrochemical sensor is designed for the sensitive and selective determination of Ace-K. MIP was developed by the electropolymerization of ortho-phenylenediamine (o-PD) thin film around template molecules (Ace-K) on a glassy carbon electrode. Various parameters such as deposition cycle, template removal and rebinding parameters were optimized for sensor fabrication. The sensor was characterized after each stage of fabrication using cyclic voltammetry (CV), differential pulse voltammetry (DPV), electrochemical impedance spectroscopy (EIS) and atomic force microscopy (AFM) analysis. The MIP sensor exhibited wide linear range for the determination of Ace-K from 0.1 to 17.0 μM. The developed sensor attained the limit of detection (LOD) and limit of quantification (LOQ) of 0.35 µM and 1.2 µM, respectively. The applicability of the proposed sensor was examined for Ace-K determination in real samples. The MIP sensor exhibited excellent selectivity, repeatability, stability and commercialization potential for Ace-K detection.","author":[{"dropping-particle":"","family":"Singh","given":"Ritu","non-dropping-particle":"","parse-names":false,"suffix":""},{"dropping-particle":"","family":"Singh","given":"Meenakshi","non-dropping-particle":"","parse-names":false,"suffix":""}],"container-title":"Talanta Open","id":"ITEM-1","issue":"December 2022","issued":{"date-parts":[["2023"]]},"page":"100194","publisher":"Elsevier B.V.","title":"Molecularly imprinted electrochemical sensor for highly selective and sensitive determination of artificial sweetener Acesulfame-K","type":"article-journal","volume":"7"},"uris":["http://www.mendeley.com/documents/?uuid=4494e3e5-74f5-4621-9873-f4e60c7f7cf2","http://www.mendeley.com/documents/?uuid=c2c5ea90-b42b-4e5e-b07d-9e20454ba19d"]}],"mendeley":{"formattedCitation":"[42]","plainTextFormattedCitation":"[42]","previouslyFormattedCitation":"[41]"},"properties":{"noteIndex":0},"schema":"https://github.com/citation-style-language/schema/raw/master/csl-citation.json"}</w:instrText>
      </w:r>
      <w:r w:rsidR="00B53CB9" w:rsidRPr="00F17921">
        <w:rPr>
          <w:rFonts w:ascii="Times New Roman" w:hAnsi="Times New Roman" w:cs="Times New Roman"/>
          <w:color w:val="000000"/>
          <w:kern w:val="0"/>
          <w:sz w:val="20"/>
          <w:szCs w:val="20"/>
          <w:lang w:val="en-IN"/>
        </w:rPr>
        <w:fldChar w:fldCharType="separate"/>
      </w:r>
      <w:r w:rsidR="001A6A3B" w:rsidRPr="00F17921">
        <w:rPr>
          <w:rFonts w:ascii="Times New Roman" w:hAnsi="Times New Roman" w:cs="Times New Roman"/>
          <w:noProof/>
          <w:color w:val="000000"/>
          <w:kern w:val="0"/>
          <w:sz w:val="20"/>
          <w:szCs w:val="20"/>
          <w:lang w:val="en-IN"/>
        </w:rPr>
        <w:t>[42]</w:t>
      </w:r>
      <w:r w:rsidR="00B53CB9" w:rsidRPr="00F17921">
        <w:rPr>
          <w:rFonts w:ascii="Times New Roman" w:hAnsi="Times New Roman" w:cs="Times New Roman"/>
          <w:color w:val="000000"/>
          <w:kern w:val="0"/>
          <w:sz w:val="20"/>
          <w:szCs w:val="20"/>
          <w:lang w:val="en-IN"/>
        </w:rPr>
        <w:fldChar w:fldCharType="end"/>
      </w:r>
      <w:r w:rsidR="000B43EC" w:rsidRPr="00F17921">
        <w:rPr>
          <w:rFonts w:ascii="Times New Roman" w:hAnsi="Times New Roman" w:cs="Times New Roman"/>
          <w:color w:val="000000"/>
          <w:kern w:val="0"/>
          <w:sz w:val="20"/>
          <w:szCs w:val="20"/>
          <w:lang w:val="en-IN"/>
        </w:rPr>
        <w:t>.</w:t>
      </w:r>
      <w:r w:rsidR="004B03DA" w:rsidRPr="00F17921">
        <w:rPr>
          <w:rFonts w:ascii="Times New Roman" w:hAnsi="Times New Roman" w:cs="Times New Roman"/>
          <w:color w:val="000000"/>
          <w:kern w:val="0"/>
          <w:sz w:val="20"/>
          <w:szCs w:val="20"/>
          <w:lang w:val="en-IN"/>
        </w:rPr>
        <w:t xml:space="preserve">Rajasree G. Krishnan et al., </w:t>
      </w:r>
      <w:r w:rsidR="00CC6BEA" w:rsidRPr="00F17921">
        <w:rPr>
          <w:rFonts w:ascii="Times New Roman" w:hAnsi="Times New Roman" w:cs="Times New Roman"/>
          <w:color w:val="000000"/>
          <w:kern w:val="0"/>
          <w:sz w:val="20"/>
          <w:szCs w:val="20"/>
          <w:lang w:val="en-IN"/>
        </w:rPr>
        <w:t>developed a pencil graphite electrode for the detection of coumarin, a hepato</w:t>
      </w:r>
      <w:r w:rsidR="003B5E17" w:rsidRPr="00F17921">
        <w:rPr>
          <w:rFonts w:ascii="Times New Roman" w:hAnsi="Times New Roman" w:cs="Times New Roman"/>
          <w:color w:val="000000"/>
          <w:kern w:val="0"/>
          <w:sz w:val="20"/>
          <w:szCs w:val="20"/>
          <w:lang w:val="en-IN"/>
        </w:rPr>
        <w:t xml:space="preserve">toxin.Here the coumaric acid is formed by the lactone ring opening of coumarin under an alkaline environment during electrochemical </w:t>
      </w:r>
      <w:r w:rsidR="00934B1B" w:rsidRPr="00F17921">
        <w:rPr>
          <w:rFonts w:ascii="Times New Roman" w:hAnsi="Times New Roman" w:cs="Times New Roman"/>
          <w:color w:val="000000"/>
          <w:kern w:val="0"/>
          <w:sz w:val="20"/>
          <w:szCs w:val="20"/>
          <w:lang w:val="en-IN"/>
        </w:rPr>
        <w:t>process. The</w:t>
      </w:r>
      <w:r w:rsidR="003B5E17" w:rsidRPr="00F17921">
        <w:rPr>
          <w:rFonts w:ascii="Times New Roman" w:hAnsi="Times New Roman" w:cs="Times New Roman"/>
          <w:color w:val="000000"/>
          <w:kern w:val="0"/>
          <w:sz w:val="20"/>
          <w:szCs w:val="20"/>
          <w:lang w:val="en-IN"/>
        </w:rPr>
        <w:t xml:space="preserve"> effectiveness of the sensor in samples of raw milk was investigated and the faradic peak for </w:t>
      </w:r>
      <w:r w:rsidR="007D6A16" w:rsidRPr="00F17921">
        <w:rPr>
          <w:rFonts w:ascii="Times New Roman" w:hAnsi="Times New Roman" w:cs="Times New Roman"/>
          <w:color w:val="000000"/>
          <w:kern w:val="0"/>
          <w:sz w:val="20"/>
          <w:szCs w:val="20"/>
          <w:lang w:val="en-IN"/>
        </w:rPr>
        <w:t xml:space="preserve">coumarin electrooxidation while additional interfering agents failed to provide current response in voltammogram.This developed sensor is highly accurate and is cost effective as it does not involve </w:t>
      </w:r>
      <w:r w:rsidR="00934B1B" w:rsidRPr="00F17921">
        <w:rPr>
          <w:rFonts w:ascii="Times New Roman" w:hAnsi="Times New Roman" w:cs="Times New Roman"/>
          <w:color w:val="000000"/>
          <w:kern w:val="0"/>
          <w:sz w:val="20"/>
          <w:szCs w:val="20"/>
          <w:lang w:val="en-IN"/>
        </w:rPr>
        <w:t>pre-treatment</w:t>
      </w:r>
      <w:r w:rsidR="007D6A16" w:rsidRPr="00F17921">
        <w:rPr>
          <w:rFonts w:ascii="Times New Roman" w:hAnsi="Times New Roman" w:cs="Times New Roman"/>
          <w:color w:val="000000"/>
          <w:kern w:val="0"/>
          <w:sz w:val="20"/>
          <w:szCs w:val="20"/>
          <w:lang w:val="en-IN"/>
        </w:rPr>
        <w:t xml:space="preserve"> procedures dur</w:t>
      </w:r>
      <w:r w:rsidR="00263829" w:rsidRPr="00F17921">
        <w:rPr>
          <w:rFonts w:ascii="Times New Roman" w:hAnsi="Times New Roman" w:cs="Times New Roman"/>
          <w:color w:val="000000"/>
          <w:kern w:val="0"/>
          <w:sz w:val="20"/>
          <w:szCs w:val="20"/>
          <w:lang w:val="en-IN"/>
        </w:rPr>
        <w:t>ing detection and high linear</w:t>
      </w:r>
      <w:r w:rsidR="007D6A16" w:rsidRPr="00F17921">
        <w:rPr>
          <w:rFonts w:ascii="Times New Roman" w:hAnsi="Times New Roman" w:cs="Times New Roman"/>
          <w:color w:val="000000"/>
          <w:kern w:val="0"/>
          <w:sz w:val="20"/>
          <w:szCs w:val="20"/>
          <w:lang w:val="en-IN"/>
        </w:rPr>
        <w:t xml:space="preserve"> range</w:t>
      </w:r>
      <w:r w:rsidR="00B53CB9" w:rsidRPr="00F17921">
        <w:rPr>
          <w:rFonts w:ascii="Times New Roman" w:hAnsi="Times New Roman" w:cs="Times New Roman"/>
          <w:color w:val="000000"/>
          <w:kern w:val="0"/>
          <w:sz w:val="20"/>
          <w:szCs w:val="20"/>
          <w:lang w:val="en-IN"/>
        </w:rPr>
        <w:fldChar w:fldCharType="begin" w:fldLock="1"/>
      </w:r>
      <w:r w:rsidR="001A6A3B" w:rsidRPr="00F17921">
        <w:rPr>
          <w:rFonts w:ascii="Times New Roman" w:hAnsi="Times New Roman" w:cs="Times New Roman"/>
          <w:color w:val="000000"/>
          <w:kern w:val="0"/>
          <w:sz w:val="20"/>
          <w:szCs w:val="20"/>
          <w:lang w:val="en-IN"/>
        </w:rPr>
        <w:instrText>ADDIN CSL_CITATION {"citationItems":[{"id":"ITEM-1","itemData":{"DOI":"10.1016/j.measurement.2020.108709","ISSN":"02632241","abstract":"Disposable carbon-based electrochemical sensor was developed for coumarin induced milk toxicity. Coumarin has become a molecule of research interest with regards to its toxicity in food, cosmetic, tobacco and beverages industries. Electroxidation of coumarin were studied using electroanalytical techniques. Anodic peak observed at +0.41 V by differential pulse voltammetry was attributed to the electroxidation of the coumaric acid formed from the lactone ring opening of coumarin in NaOH medium. The possible mechanism for coumarin oxidation in NaOH conditions has been validated using electron transfer involved. Sensor exhibited a linear range of 2–34 µM with a detection limit of 1.3 µM. The sensitivity was found to be 0.4669 µA/µM/cm2 and the selectivity studies revealed response of the sensor is highly selective for coumarin in the presence of other possible interfering molecules. Practical utility of the sensor was depicted in the determination of coumarin from raw milk samples without any pre-treatment.","author":[{"dropping-particle":"","family":"Krishnan","given":"Rajasree G.","non-dropping-particle":"","parse-names":false,"suffix":""},{"dropping-particle":"","family":"Saraswathyamma","given":"Beena","non-dropping-particle":"","parse-names":false,"suffix":""}],"container-title":"Measurement: Journal of the International Measurement Confederation","id":"ITEM-1","issue":"May 2020","issued":{"date-parts":[["2021"]]},"page":"108709","publisher":"Elsevier Ltd","title":"Disposable electrochemical sensor for coumarin induced milk toxicity in raw milk samples","type":"article-journal","volume":"170"},"uris":["http://www.mendeley.com/documents/?uuid=ddd0be66-dbd3-4962-83af-8517d0024edd","http://www.mendeley.com/documents/?uuid=78ff8111-00cd-4a04-9f94-273819de93d5"]}],"mendeley":{"formattedCitation":"[43]","plainTextFormattedCitation":"[43]","previouslyFormattedCitation":"[42]"},"properties":{"noteIndex":0},"schema":"https://github.com/citation-style-language/schema/raw/master/csl-citation.json"}</w:instrText>
      </w:r>
      <w:r w:rsidR="00B53CB9" w:rsidRPr="00F17921">
        <w:rPr>
          <w:rFonts w:ascii="Times New Roman" w:hAnsi="Times New Roman" w:cs="Times New Roman"/>
          <w:color w:val="000000"/>
          <w:kern w:val="0"/>
          <w:sz w:val="20"/>
          <w:szCs w:val="20"/>
          <w:lang w:val="en-IN"/>
        </w:rPr>
        <w:fldChar w:fldCharType="separate"/>
      </w:r>
      <w:r w:rsidR="001A6A3B" w:rsidRPr="00F17921">
        <w:rPr>
          <w:rFonts w:ascii="Times New Roman" w:hAnsi="Times New Roman" w:cs="Times New Roman"/>
          <w:noProof/>
          <w:color w:val="000000"/>
          <w:kern w:val="0"/>
          <w:sz w:val="20"/>
          <w:szCs w:val="20"/>
          <w:lang w:val="en-IN"/>
        </w:rPr>
        <w:t>[43]</w:t>
      </w:r>
      <w:r w:rsidR="00B53CB9" w:rsidRPr="00F17921">
        <w:rPr>
          <w:rFonts w:ascii="Times New Roman" w:hAnsi="Times New Roman" w:cs="Times New Roman"/>
          <w:color w:val="000000"/>
          <w:kern w:val="0"/>
          <w:sz w:val="20"/>
          <w:szCs w:val="20"/>
          <w:lang w:val="en-IN"/>
        </w:rPr>
        <w:fldChar w:fldCharType="end"/>
      </w:r>
      <w:r w:rsidR="007D6A16" w:rsidRPr="00F17921">
        <w:rPr>
          <w:rFonts w:ascii="Times New Roman" w:hAnsi="Times New Roman" w:cs="Times New Roman"/>
          <w:color w:val="000000"/>
          <w:kern w:val="0"/>
          <w:sz w:val="20"/>
          <w:szCs w:val="20"/>
          <w:lang w:val="en-IN"/>
        </w:rPr>
        <w:t>.</w:t>
      </w:r>
      <w:r w:rsidR="008511F9" w:rsidRPr="00F17921">
        <w:rPr>
          <w:rFonts w:ascii="Times New Roman" w:hAnsi="Times New Roman" w:cs="Times New Roman"/>
          <w:kern w:val="0"/>
          <w:sz w:val="20"/>
          <w:szCs w:val="20"/>
        </w:rPr>
        <w:t xml:space="preserve">Pemmatte A. Pushpanjali et al., used electrochemical </w:t>
      </w:r>
      <w:r w:rsidR="00B85E5F" w:rsidRPr="00F17921">
        <w:rPr>
          <w:rFonts w:ascii="Times New Roman" w:hAnsi="Times New Roman" w:cs="Times New Roman"/>
          <w:kern w:val="0"/>
          <w:sz w:val="20"/>
          <w:szCs w:val="20"/>
        </w:rPr>
        <w:t>technique detect</w:t>
      </w:r>
      <w:r w:rsidR="0046116C" w:rsidRPr="00F17921">
        <w:rPr>
          <w:rFonts w:ascii="Times New Roman" w:hAnsi="Times New Roman" w:cs="Times New Roman"/>
          <w:kern w:val="0"/>
          <w:sz w:val="20"/>
          <w:szCs w:val="20"/>
        </w:rPr>
        <w:t xml:space="preserve"> </w:t>
      </w:r>
      <w:r w:rsidR="0039770D" w:rsidRPr="00F17921">
        <w:rPr>
          <w:rFonts w:ascii="Times New Roman" w:hAnsi="Times New Roman" w:cs="Times New Roman"/>
          <w:kern w:val="0"/>
          <w:sz w:val="20"/>
          <w:szCs w:val="20"/>
        </w:rPr>
        <w:t xml:space="preserve">curcumin in real turmeric </w:t>
      </w:r>
      <w:r w:rsidR="00934B1B" w:rsidRPr="00F17921">
        <w:rPr>
          <w:rFonts w:ascii="Times New Roman" w:hAnsi="Times New Roman" w:cs="Times New Roman"/>
          <w:kern w:val="0"/>
          <w:sz w:val="20"/>
          <w:szCs w:val="20"/>
        </w:rPr>
        <w:t>samples. The</w:t>
      </w:r>
      <w:r w:rsidR="00C76E02" w:rsidRPr="00F17921">
        <w:rPr>
          <w:rFonts w:ascii="Times New Roman" w:hAnsi="Times New Roman" w:cs="Times New Roman"/>
          <w:kern w:val="0"/>
          <w:sz w:val="20"/>
          <w:szCs w:val="20"/>
        </w:rPr>
        <w:t xml:space="preserve"> electrode made up of PArMCNTPS showed </w:t>
      </w:r>
      <w:r w:rsidR="00CA202C">
        <w:rPr>
          <w:rFonts w:ascii="Times New Roman" w:hAnsi="Times New Roman" w:cs="Times New Roman"/>
          <w:kern w:val="0"/>
          <w:sz w:val="20"/>
          <w:szCs w:val="20"/>
        </w:rPr>
        <w:t>intensified</w:t>
      </w:r>
      <w:r w:rsidR="00C76E02" w:rsidRPr="00F17921">
        <w:rPr>
          <w:rFonts w:ascii="Times New Roman" w:hAnsi="Times New Roman" w:cs="Times New Roman"/>
          <w:kern w:val="0"/>
          <w:sz w:val="20"/>
          <w:szCs w:val="20"/>
        </w:rPr>
        <w:t xml:space="preserve"> catalytic activity</w:t>
      </w:r>
      <w:r w:rsidR="001B6086" w:rsidRPr="00F17921">
        <w:rPr>
          <w:rFonts w:ascii="Times New Roman" w:hAnsi="Times New Roman" w:cs="Times New Roman"/>
          <w:kern w:val="0"/>
          <w:sz w:val="20"/>
          <w:szCs w:val="20"/>
        </w:rPr>
        <w:t xml:space="preserve"> towards curcumin</w:t>
      </w:r>
      <w:r w:rsidR="00C76E02" w:rsidRPr="00F17921">
        <w:rPr>
          <w:rFonts w:ascii="Times New Roman" w:hAnsi="Times New Roman" w:cs="Times New Roman"/>
          <w:kern w:val="0"/>
          <w:sz w:val="20"/>
          <w:szCs w:val="20"/>
        </w:rPr>
        <w:t xml:space="preserve"> which was attributable to the large</w:t>
      </w:r>
      <w:r w:rsidR="00C76E02" w:rsidRPr="00F17921">
        <w:rPr>
          <w:rFonts w:ascii="Times New Roman" w:eastAsia="MinionPro-Regular" w:hAnsi="Times New Roman" w:cs="Times New Roman"/>
          <w:kern w:val="0"/>
          <w:sz w:val="20"/>
          <w:szCs w:val="20"/>
        </w:rPr>
        <w:t xml:space="preserve"> </w:t>
      </w:r>
      <w:r w:rsidR="00C76E02" w:rsidRPr="00F17921">
        <w:rPr>
          <w:rFonts w:ascii="Times New Roman" w:hAnsi="Times New Roman" w:cs="Times New Roman"/>
          <w:kern w:val="0"/>
          <w:sz w:val="20"/>
          <w:szCs w:val="20"/>
        </w:rPr>
        <w:t xml:space="preserve">electroactive surface </w:t>
      </w:r>
      <w:r w:rsidR="00934B1B" w:rsidRPr="00F17921">
        <w:rPr>
          <w:rFonts w:ascii="Times New Roman" w:hAnsi="Times New Roman" w:cs="Times New Roman"/>
          <w:kern w:val="0"/>
          <w:sz w:val="20"/>
          <w:szCs w:val="20"/>
        </w:rPr>
        <w:t>area. The</w:t>
      </w:r>
      <w:r w:rsidR="00AE48B6" w:rsidRPr="00F17921">
        <w:rPr>
          <w:rFonts w:ascii="Times New Roman" w:hAnsi="Times New Roman" w:cs="Times New Roman"/>
          <w:kern w:val="0"/>
          <w:sz w:val="20"/>
          <w:szCs w:val="20"/>
        </w:rPr>
        <w:t xml:space="preserve"> outcome of </w:t>
      </w:r>
      <w:r w:rsidR="00DF1E59" w:rsidRPr="00F17921">
        <w:rPr>
          <w:rFonts w:ascii="Times New Roman" w:hAnsi="Times New Roman" w:cs="Times New Roman"/>
          <w:kern w:val="0"/>
          <w:sz w:val="20"/>
          <w:szCs w:val="20"/>
        </w:rPr>
        <w:t xml:space="preserve">the </w:t>
      </w:r>
      <w:r w:rsidR="00AE48B6" w:rsidRPr="00F17921">
        <w:rPr>
          <w:rFonts w:ascii="Times New Roman" w:hAnsi="Times New Roman" w:cs="Times New Roman"/>
          <w:kern w:val="0"/>
          <w:sz w:val="20"/>
          <w:szCs w:val="20"/>
        </w:rPr>
        <w:t xml:space="preserve">electrochemical </w:t>
      </w:r>
      <w:r w:rsidR="00DF1E59" w:rsidRPr="00F17921">
        <w:rPr>
          <w:rFonts w:ascii="Times New Roman" w:hAnsi="Times New Roman" w:cs="Times New Roman"/>
          <w:kern w:val="0"/>
          <w:sz w:val="20"/>
          <w:szCs w:val="20"/>
        </w:rPr>
        <w:t xml:space="preserve">response </w:t>
      </w:r>
      <w:r w:rsidR="005633F9" w:rsidRPr="00F17921">
        <w:rPr>
          <w:rFonts w:ascii="Times New Roman" w:hAnsi="Times New Roman" w:cs="Times New Roman"/>
          <w:kern w:val="0"/>
          <w:sz w:val="20"/>
          <w:szCs w:val="20"/>
        </w:rPr>
        <w:t>at the surface of elect</w:t>
      </w:r>
      <w:r w:rsidR="005446CF" w:rsidRPr="00F17921">
        <w:rPr>
          <w:rFonts w:ascii="Times New Roman" w:hAnsi="Times New Roman" w:cs="Times New Roman"/>
          <w:kern w:val="0"/>
          <w:sz w:val="20"/>
          <w:szCs w:val="20"/>
        </w:rPr>
        <w:t>r</w:t>
      </w:r>
      <w:r w:rsidR="005633F9" w:rsidRPr="00F17921">
        <w:rPr>
          <w:rFonts w:ascii="Times New Roman" w:hAnsi="Times New Roman" w:cs="Times New Roman"/>
          <w:kern w:val="0"/>
          <w:sz w:val="20"/>
          <w:szCs w:val="20"/>
        </w:rPr>
        <w:t xml:space="preserve">ode </w:t>
      </w:r>
      <w:r w:rsidR="00DF1E59" w:rsidRPr="00F17921">
        <w:rPr>
          <w:rFonts w:ascii="Times New Roman" w:hAnsi="Times New Roman" w:cs="Times New Roman"/>
          <w:kern w:val="0"/>
          <w:sz w:val="20"/>
          <w:szCs w:val="20"/>
        </w:rPr>
        <w:t>supported the r</w:t>
      </w:r>
      <w:r w:rsidR="005446CF" w:rsidRPr="00F17921">
        <w:rPr>
          <w:rFonts w:ascii="Times New Roman" w:hAnsi="Times New Roman" w:cs="Times New Roman"/>
          <w:kern w:val="0"/>
          <w:sz w:val="20"/>
          <w:szCs w:val="20"/>
        </w:rPr>
        <w:t>eversible nature of curcum</w:t>
      </w:r>
      <w:r w:rsidR="00DF1E59" w:rsidRPr="00F17921">
        <w:rPr>
          <w:rFonts w:ascii="Times New Roman" w:hAnsi="Times New Roman" w:cs="Times New Roman"/>
          <w:kern w:val="0"/>
          <w:sz w:val="20"/>
          <w:szCs w:val="20"/>
        </w:rPr>
        <w:t>in</w:t>
      </w:r>
      <w:r w:rsidR="005633F9" w:rsidRPr="00F17921">
        <w:rPr>
          <w:rFonts w:ascii="Times New Roman" w:hAnsi="Times New Roman" w:cs="Times New Roman"/>
          <w:kern w:val="0"/>
          <w:sz w:val="20"/>
          <w:szCs w:val="20"/>
        </w:rPr>
        <w:t>.</w:t>
      </w:r>
      <w:r w:rsidR="005446CF" w:rsidRPr="00F17921">
        <w:rPr>
          <w:rFonts w:ascii="Times New Roman" w:hAnsi="Times New Roman" w:cs="Times New Roman"/>
          <w:kern w:val="0"/>
          <w:sz w:val="20"/>
          <w:szCs w:val="20"/>
        </w:rPr>
        <w:t>This electrode was simultaneously able to detect low quantities of curcumin</w:t>
      </w:r>
      <w:r w:rsidR="00B85E5F" w:rsidRPr="00F17921">
        <w:rPr>
          <w:rFonts w:ascii="Times New Roman" w:hAnsi="Times New Roman" w:cs="Times New Roman"/>
          <w:kern w:val="0"/>
          <w:sz w:val="20"/>
          <w:szCs w:val="20"/>
        </w:rPr>
        <w:t xml:space="preserve"> even with the simultaneous occurrence of riboflavin and ascorbic acid</w:t>
      </w:r>
      <w:r w:rsidR="00B53CB9" w:rsidRPr="00F17921">
        <w:rPr>
          <w:rFonts w:ascii="Times New Roman" w:hAnsi="Times New Roman" w:cs="Times New Roman"/>
          <w:kern w:val="0"/>
          <w:sz w:val="20"/>
          <w:szCs w:val="20"/>
        </w:rPr>
        <w:fldChar w:fldCharType="begin" w:fldLock="1"/>
      </w:r>
      <w:r w:rsidR="001A6A3B" w:rsidRPr="00F17921">
        <w:rPr>
          <w:rFonts w:ascii="Times New Roman" w:hAnsi="Times New Roman" w:cs="Times New Roman"/>
          <w:kern w:val="0"/>
          <w:sz w:val="20"/>
          <w:szCs w:val="20"/>
        </w:rPr>
        <w:instrText>ADDIN CSL_CITATION {"citationItems":[{"id":"ITEM-1","itemData":{"DOI":"10.1080/14328917.2020.1842589","ISSN":"1433075X","abstract":"The applicability of Curcumin (CRC) as a medicinal remedy for various health issues and as an anti-inflammatory agent, it is of great importance to develop an effortless, sensitive methodology for its determination. In the present research, CRC was determined electrochemically via voltammetric techniques using poly(L-arginine) modified carbon nanotube paste sensor (PArMCNTPS). Different parameters (pH, scan rate, number of polymerisation cycle) were optimised using cyclic voltammetry. CRC displayed well-defined oxidative and reductive peaks at 0.24 V and 0.16 V, respectively. The efficacy of the electrode towards the concurrent detection of CRC was examined in the presence of Riboflavin and Ascorbic acid. Detection of CRC by PArMCNTPS through differential pulse voltammetry technique was achieved from 2 × 10−7 M to 5 × 10−6 M and it presents adequately low detection (6.62 × 10−8 M) and quantification (2.20 × 10−7 M) limits. Furthermore the developed sensor was employed to determine CRC in turmeric powder to validate its analytical application.","author":[{"dropping-particle":"","family":"Pushpanjali","given":"Pemmatte A.","non-dropping-particle":"","parse-names":false,"suffix":""},{"dropping-particle":"","family":"Manjunatha","given":"Jamballi G.","non-dropping-particle":"","parse-names":false,"suffix":""},{"dropping-particle":"","family":"Amrutha","given":"Balliamada M.","non-dropping-particle":"","parse-names":false,"suffix":""},{"dropping-particle":"","family":"Hareesha","given":"Nagarajappa","non-dropping-particle":"","parse-names":false,"suffix":""}],"container-title":"Materials Research Innovations","id":"ITEM-1","issue":"7","issued":{"date-parts":[["2021"]]},"page":"412-420","publisher":"Taylor &amp; Francis","title":"Development of carbon nanotube-based polymer-modified electrochemical sensor for the voltammetric study of Curcumin","type":"article-journal","volume":"25"},"uris":["http://www.mendeley.com/documents/?uuid=8f2fe4ac-8c23-4c9a-926f-19b24e6331ce","http://www.mendeley.com/documents/?uuid=85fe0c58-660b-4f42-ade4-3774706d42b5"]}],"mendeley":{"formattedCitation":"[44]","plainTextFormattedCitation":"[44]","previouslyFormattedCitation":"[43]"},"properties":{"noteIndex":0},"schema":"https://github.com/citation-style-language/schema/raw/master/csl-citation.json"}</w:instrText>
      </w:r>
      <w:r w:rsidR="00B53CB9" w:rsidRPr="00F17921">
        <w:rPr>
          <w:rFonts w:ascii="Times New Roman" w:hAnsi="Times New Roman" w:cs="Times New Roman"/>
          <w:kern w:val="0"/>
          <w:sz w:val="20"/>
          <w:szCs w:val="20"/>
        </w:rPr>
        <w:fldChar w:fldCharType="separate"/>
      </w:r>
      <w:r w:rsidR="001A6A3B" w:rsidRPr="00F17921">
        <w:rPr>
          <w:rFonts w:ascii="Times New Roman" w:hAnsi="Times New Roman" w:cs="Times New Roman"/>
          <w:noProof/>
          <w:kern w:val="0"/>
          <w:sz w:val="20"/>
          <w:szCs w:val="20"/>
        </w:rPr>
        <w:t>[44]</w:t>
      </w:r>
      <w:r w:rsidR="00B53CB9" w:rsidRPr="00F17921">
        <w:rPr>
          <w:rFonts w:ascii="Times New Roman" w:hAnsi="Times New Roman" w:cs="Times New Roman"/>
          <w:kern w:val="0"/>
          <w:sz w:val="20"/>
          <w:szCs w:val="20"/>
        </w:rPr>
        <w:fldChar w:fldCharType="end"/>
      </w:r>
      <w:r w:rsidR="00B85E5F" w:rsidRPr="00F17921">
        <w:rPr>
          <w:rFonts w:ascii="Times New Roman" w:hAnsi="Times New Roman" w:cs="Times New Roman"/>
          <w:kern w:val="0"/>
          <w:sz w:val="20"/>
          <w:szCs w:val="20"/>
        </w:rPr>
        <w:t xml:space="preserve">. </w:t>
      </w:r>
    </w:p>
    <w:p w14:paraId="2181D638" w14:textId="77777777" w:rsidR="006B7D0C" w:rsidRPr="00F17921" w:rsidRDefault="006B7D0C" w:rsidP="006B7D0C">
      <w:pPr>
        <w:spacing w:after="0" w:line="240" w:lineRule="auto"/>
        <w:ind w:firstLine="360"/>
        <w:jc w:val="both"/>
        <w:rPr>
          <w:rFonts w:ascii="Times New Roman" w:hAnsi="Times New Roman" w:cs="Times New Roman"/>
          <w:color w:val="000000"/>
          <w:kern w:val="0"/>
          <w:sz w:val="20"/>
          <w:szCs w:val="20"/>
        </w:rPr>
      </w:pPr>
    </w:p>
    <w:p w14:paraId="2F5AC5DB" w14:textId="0BC3BCA4" w:rsidR="001841BE" w:rsidRPr="00F17921" w:rsidRDefault="00934B1B" w:rsidP="006B7D0C">
      <w:pPr>
        <w:pStyle w:val="ListParagraph"/>
        <w:numPr>
          <w:ilvl w:val="0"/>
          <w:numId w:val="1"/>
        </w:numPr>
        <w:spacing w:after="0" w:line="240" w:lineRule="auto"/>
        <w:jc w:val="both"/>
        <w:rPr>
          <w:rFonts w:ascii="Times New Roman" w:hAnsi="Times New Roman" w:cs="Times New Roman"/>
          <w:b/>
          <w:color w:val="000000"/>
          <w:kern w:val="0"/>
          <w:sz w:val="20"/>
          <w:szCs w:val="20"/>
        </w:rPr>
      </w:pPr>
      <w:r w:rsidRPr="00F17921">
        <w:rPr>
          <w:rFonts w:ascii="Times New Roman" w:hAnsi="Times New Roman" w:cs="Times New Roman"/>
          <w:b/>
          <w:bCs/>
          <w:sz w:val="20"/>
          <w:szCs w:val="20"/>
        </w:rPr>
        <w:t xml:space="preserve">Detection of </w:t>
      </w:r>
      <w:r w:rsidR="002B3C6F" w:rsidRPr="00F17921">
        <w:rPr>
          <w:rFonts w:ascii="Times New Roman" w:hAnsi="Times New Roman" w:cs="Times New Roman"/>
          <w:b/>
          <w:color w:val="1F1F1F"/>
          <w:sz w:val="20"/>
          <w:szCs w:val="20"/>
          <w:shd w:val="clear" w:color="auto" w:fill="FFFFFF"/>
        </w:rPr>
        <w:t>H</w:t>
      </w:r>
      <w:r w:rsidR="00541DD4" w:rsidRPr="00F17921">
        <w:rPr>
          <w:rFonts w:ascii="Times New Roman" w:hAnsi="Times New Roman" w:cs="Times New Roman"/>
          <w:b/>
          <w:color w:val="1F1F1F"/>
          <w:sz w:val="20"/>
          <w:szCs w:val="20"/>
          <w:shd w:val="clear" w:color="auto" w:fill="FFFFFF"/>
        </w:rPr>
        <w:t>azardous</w:t>
      </w:r>
      <w:r w:rsidRPr="00F17921">
        <w:rPr>
          <w:rFonts w:ascii="Times New Roman" w:hAnsi="Times New Roman" w:cs="Times New Roman"/>
          <w:b/>
          <w:color w:val="1F1F1F"/>
          <w:sz w:val="20"/>
          <w:szCs w:val="20"/>
          <w:shd w:val="clear" w:color="auto" w:fill="FFFFFF"/>
        </w:rPr>
        <w:t xml:space="preserve"> chemicals:</w:t>
      </w:r>
      <w:r w:rsidR="00C667F7" w:rsidRPr="00F17921">
        <w:rPr>
          <w:rFonts w:ascii="Times New Roman" w:hAnsi="Times New Roman" w:cs="Times New Roman"/>
          <w:b/>
          <w:color w:val="1F1F1F"/>
          <w:sz w:val="20"/>
          <w:szCs w:val="20"/>
          <w:shd w:val="clear" w:color="auto" w:fill="FFFFFF"/>
        </w:rPr>
        <w:t xml:space="preserve"> </w:t>
      </w:r>
    </w:p>
    <w:p w14:paraId="589A51D5" w14:textId="1242ABAB" w:rsidR="00541DD4" w:rsidRDefault="009C3CF3" w:rsidP="006B7D0C">
      <w:pPr>
        <w:spacing w:after="0" w:line="240" w:lineRule="auto"/>
        <w:ind w:firstLine="360"/>
        <w:jc w:val="both"/>
        <w:rPr>
          <w:rFonts w:ascii="Times New Roman" w:hAnsi="Times New Roman" w:cs="Times New Roman"/>
          <w:kern w:val="0"/>
          <w:sz w:val="20"/>
          <w:szCs w:val="20"/>
        </w:rPr>
      </w:pPr>
      <w:r w:rsidRPr="00F17921">
        <w:rPr>
          <w:rFonts w:ascii="Times New Roman" w:hAnsi="Times New Roman" w:cs="Times New Roman"/>
          <w:kern w:val="0"/>
          <w:sz w:val="20"/>
          <w:szCs w:val="20"/>
          <w:lang w:val="en-IN"/>
        </w:rPr>
        <w:t xml:space="preserve">Since OTA produced by fungi is a carcinogenic product found in malt and beer, hence Chaonan Sun et al., developed an electrochemical sensor to detect </w:t>
      </w:r>
      <w:r w:rsidR="00934B1B" w:rsidRPr="00F17921">
        <w:rPr>
          <w:rFonts w:ascii="Times New Roman" w:hAnsi="Times New Roman" w:cs="Times New Roman"/>
          <w:kern w:val="0"/>
          <w:sz w:val="20"/>
          <w:szCs w:val="20"/>
          <w:lang w:val="en-IN"/>
        </w:rPr>
        <w:t>OTA (</w:t>
      </w:r>
      <w:r w:rsidRPr="00F17921">
        <w:rPr>
          <w:rFonts w:ascii="Times New Roman" w:hAnsi="Times New Roman" w:cs="Times New Roman"/>
          <w:kern w:val="0"/>
          <w:sz w:val="20"/>
          <w:szCs w:val="20"/>
          <w:lang w:val="en-IN"/>
        </w:rPr>
        <w:t xml:space="preserve">ochratoxin A) by using Au/TGA/bovine serum albumin electrode. During the electrochemical studies, it was </w:t>
      </w:r>
      <w:r w:rsidR="00CA202C">
        <w:rPr>
          <w:rFonts w:ascii="Times New Roman" w:hAnsi="Times New Roman" w:cs="Times New Roman"/>
          <w:kern w:val="0"/>
          <w:sz w:val="20"/>
          <w:szCs w:val="20"/>
          <w:lang w:val="en-IN"/>
        </w:rPr>
        <w:t>figured out</w:t>
      </w:r>
      <w:r w:rsidRPr="00F17921">
        <w:rPr>
          <w:rFonts w:ascii="Times New Roman" w:hAnsi="Times New Roman" w:cs="Times New Roman"/>
          <w:kern w:val="0"/>
          <w:sz w:val="20"/>
          <w:szCs w:val="20"/>
          <w:lang w:val="en-IN"/>
        </w:rPr>
        <w:t xml:space="preserve"> that the electrostatic repulsion between the COOH group and [Fe (CN)</w:t>
      </w:r>
      <w:r w:rsidRPr="00F17921">
        <w:rPr>
          <w:rFonts w:ascii="Times New Roman" w:hAnsi="Times New Roman" w:cs="Times New Roman"/>
          <w:kern w:val="0"/>
          <w:sz w:val="20"/>
          <w:szCs w:val="20"/>
          <w:vertAlign w:val="subscript"/>
          <w:lang w:val="en-IN"/>
        </w:rPr>
        <w:t>6</w:t>
      </w:r>
      <w:r w:rsidRPr="00F17921">
        <w:rPr>
          <w:rFonts w:ascii="Times New Roman" w:hAnsi="Times New Roman" w:cs="Times New Roman"/>
          <w:kern w:val="0"/>
          <w:sz w:val="20"/>
          <w:szCs w:val="20"/>
          <w:lang w:val="en-IN"/>
        </w:rPr>
        <w:t>]</w:t>
      </w:r>
      <w:r w:rsidRPr="00F17921">
        <w:rPr>
          <w:rFonts w:ascii="Times New Roman" w:hAnsi="Times New Roman" w:cs="Times New Roman"/>
          <w:kern w:val="0"/>
          <w:sz w:val="20"/>
          <w:szCs w:val="20"/>
          <w:vertAlign w:val="superscript"/>
          <w:lang w:val="en-IN"/>
        </w:rPr>
        <w:t>3-</w:t>
      </w:r>
      <w:r w:rsidRPr="00F17921">
        <w:rPr>
          <w:rFonts w:ascii="Times New Roman" w:hAnsi="Times New Roman" w:cs="Times New Roman"/>
          <w:kern w:val="0"/>
          <w:sz w:val="20"/>
          <w:szCs w:val="20"/>
          <w:lang w:val="en-IN"/>
        </w:rPr>
        <w:t xml:space="preserve"> became weak since the negatively charged COOH groups got activated by EDC/NHS, which strengthened the oxidation peak current. The sensor performed with great precision and no interference. Further its dependability was confirmed in actual spiked malt samples with low LOD</w:t>
      </w:r>
      <w:r w:rsidR="004644D8" w:rsidRPr="00F17921">
        <w:rPr>
          <w:rFonts w:ascii="Times New Roman" w:hAnsi="Times New Roman" w:cs="Times New Roman"/>
          <w:kern w:val="0"/>
          <w:sz w:val="20"/>
          <w:szCs w:val="20"/>
        </w:rPr>
        <w:fldChar w:fldCharType="begin" w:fldLock="1"/>
      </w:r>
      <w:r w:rsidR="001A6A3B" w:rsidRPr="00F17921">
        <w:rPr>
          <w:rFonts w:ascii="Times New Roman" w:hAnsi="Times New Roman" w:cs="Times New Roman"/>
          <w:kern w:val="0"/>
          <w:sz w:val="20"/>
          <w:szCs w:val="20"/>
        </w:rPr>
        <w:instrText>ADDIN CSL_CITATION {"citationItems":[{"id":"ITEM-1","itemData":{"DOI":"10.1016/j.foodchem.2020.126289","ISSN":"18737072","PMID":"32014670","abstract":"Trace residue of mycotoxins in complex medicinal and edible food matrices has brought huge challenges for the development of ultrasensitive analytical methods. Here, a green electrochemical immunosensor for the ultrasensitive detection of ochratoxin A (OTA) was fabricated by self-assembling a compact 2-mercaptoacetic (TGA) monolayer on the surface of the working Au electrode to form the Au/TGA/bovine serum aibumin (BSA)-OTA/anti-OTA monoclonal antibody composite probes for selective and ultra-sensitive detection of OTA based on indirect competitive principle and differential pulse voltammetry analysis. The electrochemical impedance spectroscopy and cyclic voltammetry methods were introduced to characterize the assemble situation of the TGA-modified Au electrode and optimize some critical parameters for the green electrochemical immunoseonsor. Under the optimal conditions, the developed immunosensor exhibited much lower limit of detection (0.08 ng/mL) in the range of 0.1–1.0 ng/mL for OTA compared with other direct or disposable electrochemical immunosensors. Real application in the spiked malt samples verified high accuracy with no matrix interferences of the proposed immunoseonsor. This is a meaningful study on a self-assembled electrochemical immunoseonsor for ultra-sensitive and rapid detection of OTA in malt samples, which suggested a general simple-to-use sensing platform and prospect as an economical and green tool for ultra-sensitive detection of much more trace-level of toxic small molecules in other complex matrices to ensure their quality and safety.","author":[{"dropping-particle":"","family":"Sun","given":"Chaonan","non-dropping-particle":"","parse-names":false,"suffix":""},{"dropping-particle":"","family":"Liao","given":"Xiaofang","non-dropping-particle":"","parse-names":false,"suffix":""},{"dropping-particle":"","family":"Huang","given":"Pinxuan","non-dropping-particle":"","parse-names":false,"suffix":""},{"dropping-particle":"","family":"Shan","given":"Guangzhi","non-dropping-particle":"","parse-names":false,"suffix":""},{"dropping-particle":"","family":"Ma","given":"Xiao","non-dropping-particle":"","parse-names":false,"suffix":""},{"dropping-particle":"","family":"Fu","given":"Lizhu","non-dropping-particle":"","parse-names":false,"suffix":""},{"dropping-particle":"","family":"Zhou","given":"Lidong","non-dropping-particle":"","parse-names":false,"suffix":""},{"dropping-particle":"","family":"Kong","given":"Weijun","non-dropping-particle":"","parse-names":false,"suffix":""}],"container-title":"Food Chemistry","id":"ITEM-1","issue":"January","issued":{"date-parts":[["2020"]]},"page":"126289","publisher":"Elsevier","title":"A self-assembled electrochemical immunosensor for ultra-sensitive detection of ochratoxin A in medicinal and edible malt","type":"article-journal","volume":"315"},"uris":["http://www.mendeley.com/documents/?uuid=5a1d3dfa-5dce-4ebf-b727-485eb39effcc","http://www.mendeley.com/documents/?uuid=eb587912-3f24-4c86-bc16-8221d0802355"]}],"mendeley":{"formattedCitation":"[45]","plainTextFormattedCitation":"[45]","previouslyFormattedCitation":"[44]"},"properties":{"noteIndex":0},"schema":"https://github.com/citation-style-language/schema/raw/master/csl-citation.json"}</w:instrText>
      </w:r>
      <w:r w:rsidR="004644D8" w:rsidRPr="00F17921">
        <w:rPr>
          <w:rFonts w:ascii="Times New Roman" w:hAnsi="Times New Roman" w:cs="Times New Roman"/>
          <w:kern w:val="0"/>
          <w:sz w:val="20"/>
          <w:szCs w:val="20"/>
        </w:rPr>
        <w:fldChar w:fldCharType="separate"/>
      </w:r>
      <w:r w:rsidR="001A6A3B" w:rsidRPr="00F17921">
        <w:rPr>
          <w:rFonts w:ascii="Times New Roman" w:hAnsi="Times New Roman" w:cs="Times New Roman"/>
          <w:noProof/>
          <w:kern w:val="0"/>
          <w:sz w:val="20"/>
          <w:szCs w:val="20"/>
        </w:rPr>
        <w:t>[45]</w:t>
      </w:r>
      <w:r w:rsidR="004644D8" w:rsidRPr="00F17921">
        <w:rPr>
          <w:rFonts w:ascii="Times New Roman" w:hAnsi="Times New Roman" w:cs="Times New Roman"/>
          <w:kern w:val="0"/>
          <w:sz w:val="20"/>
          <w:szCs w:val="20"/>
        </w:rPr>
        <w:fldChar w:fldCharType="end"/>
      </w:r>
      <w:r w:rsidR="00934B1B" w:rsidRPr="00F17921">
        <w:rPr>
          <w:rFonts w:ascii="Times New Roman" w:hAnsi="Times New Roman" w:cs="Times New Roman"/>
          <w:kern w:val="0"/>
          <w:sz w:val="20"/>
          <w:szCs w:val="20"/>
        </w:rPr>
        <w:t>.</w:t>
      </w:r>
      <w:r w:rsidRPr="00F17921">
        <w:rPr>
          <w:rFonts w:ascii="Times New Roman" w:hAnsi="Times New Roman" w:cs="Times New Roman"/>
          <w:kern w:val="0"/>
          <w:sz w:val="20"/>
          <w:szCs w:val="20"/>
          <w:lang w:val="en-IN"/>
        </w:rPr>
        <w:t>The hazardous effects linked to consuming fish and seafood is specifically brought on by the activity of biogenic amines. Among which histamine is major biogenic amine is a major lung irritant.Yuwen Xu et al.,</w:t>
      </w:r>
      <w:r w:rsidR="00934B1B" w:rsidRPr="00F17921">
        <w:rPr>
          <w:rFonts w:ascii="Times New Roman" w:hAnsi="Times New Roman" w:cs="Times New Roman"/>
          <w:kern w:val="0"/>
          <w:sz w:val="20"/>
          <w:szCs w:val="20"/>
          <w:lang w:val="en-IN"/>
        </w:rPr>
        <w:t xml:space="preserve"> developed Ni@C material as a</w:t>
      </w:r>
      <w:r w:rsidRPr="00F17921">
        <w:rPr>
          <w:rFonts w:ascii="Times New Roman" w:hAnsi="Times New Roman" w:cs="Times New Roman"/>
          <w:kern w:val="0"/>
          <w:sz w:val="20"/>
          <w:szCs w:val="20"/>
          <w:lang w:val="en-IN"/>
        </w:rPr>
        <w:t xml:space="preserve"> sensor</w:t>
      </w:r>
      <w:r w:rsidR="00934B1B" w:rsidRPr="00F17921">
        <w:rPr>
          <w:rFonts w:ascii="Times New Roman" w:hAnsi="Times New Roman" w:cs="Times New Roman"/>
          <w:kern w:val="0"/>
          <w:sz w:val="20"/>
          <w:szCs w:val="20"/>
          <w:lang w:val="en-IN"/>
        </w:rPr>
        <w:t xml:space="preserve"> that </w:t>
      </w:r>
      <w:r w:rsidRPr="00F17921">
        <w:rPr>
          <w:rFonts w:ascii="Times New Roman" w:hAnsi="Times New Roman" w:cs="Times New Roman"/>
          <w:kern w:val="0"/>
          <w:sz w:val="20"/>
          <w:szCs w:val="20"/>
          <w:lang w:val="en-IN"/>
        </w:rPr>
        <w:t xml:space="preserve"> is excellently sensitive and has a large linear range as intended and was used effectively to measure HA in real samples which demonstrated excellent practicability and dependability. It is therefore Ni@C material has significantly enhanced the electrochemical behaviour of the sensor and has enormous promise as an electrochemical reaction platform for the detection of HA.</w:t>
      </w:r>
      <w:r w:rsidR="004644D8" w:rsidRPr="00F17921">
        <w:rPr>
          <w:rFonts w:ascii="Times New Roman" w:hAnsi="Times New Roman" w:cs="Times New Roman"/>
          <w:kern w:val="0"/>
          <w:sz w:val="20"/>
          <w:szCs w:val="20"/>
        </w:rPr>
        <w:t xml:space="preserve"> </w:t>
      </w:r>
      <w:r w:rsidR="004644D8" w:rsidRPr="00F17921">
        <w:rPr>
          <w:rFonts w:ascii="Times New Roman" w:hAnsi="Times New Roman" w:cs="Times New Roman"/>
          <w:kern w:val="0"/>
          <w:sz w:val="20"/>
          <w:szCs w:val="20"/>
        </w:rPr>
        <w:fldChar w:fldCharType="begin" w:fldLock="1"/>
      </w:r>
      <w:r w:rsidR="001A6A3B" w:rsidRPr="00F17921">
        <w:rPr>
          <w:rFonts w:ascii="Times New Roman" w:hAnsi="Times New Roman" w:cs="Times New Roman"/>
          <w:kern w:val="0"/>
          <w:sz w:val="20"/>
          <w:szCs w:val="20"/>
        </w:rPr>
        <w:instrText>ADDIN CSL_CITATION {"citationItems":[{"id":"ITEM-1","itemData":{"DOI":"10.1016/j.talanta.2020.121360","ISSN":"00399140","PMID":"32887083","abstract":"Histamine (HA) plays an important role in food safety supervision and is also involved in various physiological functions. Accurate and rapid detection of HA in real sample is count for much as this is the significant prerequisite for its effective monitoring. In this study, we fabricated an electrochemical sensor to detect HA via the pyrolysis of the hydrothermal Ni−MOF (metal−organic frameworks), in which the obtained Ni@C material was deployed as the sensing agent. Ni@C was comprehensively characterized in terms of its morphology, constitution, as well as its electrochemical behavior. The as-prepared sensor (Ni@C/GCE) features excellent electrocatalytic activities. It was also observed that the electrochemical property of the sensor was substantially improved because Ni@C afforded an enlarged active surface and accelerated electron transport. This sensor affords amperometric analysis in the linear range of 10−3−100 μM HA with a 3.2 × 10−4 μM low detection limit (S/N = 3). Many important features, including decent anti-interference, reproducibility, stability, and reliability, were also observed. Importantly, the sensor enabled the measurement of HA in real samples obtained from fish, thus demonstrating its practical potential as a HA analytical detector.","author":[{"dropping-particle":"","family":"Xu","given":"Yuwen","non-dropping-particle":"","parse-names":false,"suffix":""},{"dropping-particle":"","family":"Cheng","given":"Yunxiang","non-dropping-particle":"","parse-names":false,"suffix":""},{"dropping-particle":"","family":"Jia","given":"Yunjiao","non-dropping-particle":"","parse-names":false,"suffix":""},{"dropping-particle":"","family":"Ye","given":"Bang Ce","non-dropping-particle":"","parse-names":false,"suffix":""}],"container-title":"Talanta","id":"ITEM-1","issued":{"date-parts":[["2020"]]},"page":"121360","publisher":"Elsevier B.V.","title":"Synthesis of MOF-derived Ni@C materials for the electrochemical detection of histamine","type":"article-journal","volume":"219"},"uris":["http://www.mendeley.com/documents/?uuid=6b4303aa-4456-4dcb-b5d2-0af97f4138a1","http://www.mendeley.com/documents/?uuid=084be4c7-0a6c-46a2-897f-bccdeb7e3dc5"]}],"mendeley":{"formattedCitation":"[46]","plainTextFormattedCitation":"[46]","previouslyFormattedCitation":"[45]"},"properties":{"noteIndex":0},"schema":"https://github.com/citation-style-language/schema/raw/master/csl-citation.json"}</w:instrText>
      </w:r>
      <w:r w:rsidR="004644D8" w:rsidRPr="00F17921">
        <w:rPr>
          <w:rFonts w:ascii="Times New Roman" w:hAnsi="Times New Roman" w:cs="Times New Roman"/>
          <w:kern w:val="0"/>
          <w:sz w:val="20"/>
          <w:szCs w:val="20"/>
        </w:rPr>
        <w:fldChar w:fldCharType="separate"/>
      </w:r>
      <w:r w:rsidR="001A6A3B" w:rsidRPr="00F17921">
        <w:rPr>
          <w:rFonts w:ascii="Times New Roman" w:hAnsi="Times New Roman" w:cs="Times New Roman"/>
          <w:noProof/>
          <w:kern w:val="0"/>
          <w:sz w:val="20"/>
          <w:szCs w:val="20"/>
        </w:rPr>
        <w:t>[46]</w:t>
      </w:r>
      <w:r w:rsidR="004644D8" w:rsidRPr="00F17921">
        <w:rPr>
          <w:rFonts w:ascii="Times New Roman" w:hAnsi="Times New Roman" w:cs="Times New Roman"/>
          <w:kern w:val="0"/>
          <w:sz w:val="20"/>
          <w:szCs w:val="20"/>
        </w:rPr>
        <w:fldChar w:fldCharType="end"/>
      </w:r>
      <w:r w:rsidR="004644D8" w:rsidRPr="00F17921">
        <w:rPr>
          <w:rFonts w:ascii="Times New Roman" w:hAnsi="Times New Roman" w:cs="Times New Roman"/>
          <w:kern w:val="0"/>
          <w:sz w:val="20"/>
          <w:szCs w:val="20"/>
        </w:rPr>
        <w:t xml:space="preserve"> </w:t>
      </w:r>
      <w:r w:rsidRPr="00F17921">
        <w:rPr>
          <w:rFonts w:ascii="Times New Roman" w:hAnsi="Times New Roman" w:cs="Times New Roman"/>
          <w:kern w:val="0"/>
          <w:sz w:val="20"/>
          <w:szCs w:val="20"/>
          <w:lang w:val="en-IN"/>
        </w:rPr>
        <w:t xml:space="preserve">BPA,one of the endocrine-disrupting chemicals, BPA  induces cell abnormalities, hypertension, and other problems even at low </w:t>
      </w:r>
      <w:r w:rsidRPr="00F17921">
        <w:rPr>
          <w:rFonts w:ascii="Times New Roman" w:hAnsi="Times New Roman" w:cs="Times New Roman"/>
          <w:kern w:val="0"/>
          <w:sz w:val="20"/>
          <w:szCs w:val="20"/>
          <w:lang w:val="en-IN"/>
        </w:rPr>
        <w:lastRenderedPageBreak/>
        <w:t>doses. Therefore its detection and elimination is highly appreciated.</w:t>
      </w:r>
      <w:r w:rsidRPr="00F17921">
        <w:rPr>
          <w:rFonts w:ascii="Times New Roman" w:hAnsi="Times New Roman" w:cs="Times New Roman"/>
          <w:color w:val="000000"/>
          <w:kern w:val="0"/>
          <w:sz w:val="20"/>
          <w:szCs w:val="20"/>
        </w:rPr>
        <w:t xml:space="preserve"> </w:t>
      </w:r>
      <w:r w:rsidR="00112485" w:rsidRPr="00F17921">
        <w:rPr>
          <w:rFonts w:ascii="Times New Roman" w:hAnsi="Times New Roman" w:cs="Times New Roman"/>
          <w:color w:val="000000"/>
          <w:kern w:val="0"/>
          <w:sz w:val="20"/>
          <w:szCs w:val="20"/>
        </w:rPr>
        <w:fldChar w:fldCharType="begin" w:fldLock="1"/>
      </w:r>
      <w:r w:rsidR="001A6A3B" w:rsidRPr="00F17921">
        <w:rPr>
          <w:rFonts w:ascii="Times New Roman" w:hAnsi="Times New Roman" w:cs="Times New Roman"/>
          <w:color w:val="000000"/>
          <w:kern w:val="0"/>
          <w:sz w:val="20"/>
          <w:szCs w:val="20"/>
        </w:rPr>
        <w:instrText>ADDIN CSL_CITATION {"citationItems":[{"id":"ITEM-1","itemData":{"DOI":"10.1016/J.CHEMOSPHERE.2021.132348","ISSN":"0045-6535","PMID":"34624585","abstract":"At present energy and environmental remediation are of highest priority for the well defined sustainability. Multifunctional materials that solve both the issues are on high demand. In the present work, a simple method has been followed to extract carbon spheres fromTamarindus indica(commonly known astamarind fruit) shelland doped with nitrogen (N-CS). Vanadium pentoxide nanoflakes were decorated aroundN-CS and the resultant is labeled as V2O5/N-CS nanocomposite. The spectroscopic, microscopic, elemental mapping and x-ray photoelectron spectroscopic characterization confirm the nitrogen doping and formation of hybrid material. N-CS, V2O5, and V2O5/N-CS nanocompositehave been evaluated for their efficiency to evolve hydrogen and for degradation of Bisphenol A (BPA) under visible light. In addition, electrocatalytic hydrogen evolution in presence of light has also been evaluated. The DRS spectrum proves the decrease in the bandgap of V2O5 upon its decoration around N-CS material. In a photochemical experiment, the V2O5/N-CS nanocomposite evolved 18,600 μmolg−1 of H2.Electrochemical hydrogen evolution has also been evaluated in presence of light and obtained the onset potential of −60mV with 52 mV dec−1 Tafel slope value. Scavenger studies indicate superoxide radicals and hydroxyl radicals are the active species responsible for the degradation of BPA. BPA degradation pathway has been predicted with the support of LC-MS results of the intermediates. All these results indicate the synthesized nanocomposite could be an efficient, stable multifunctional material for photocatalytic applications.","author":[{"dropping-particle":"","family":"Parashuram","given":"L.","non-dropping-particle":"","parse-names":false,"suffix":""},{"dropping-particle":"","family":"Prashanth","given":"M. K.","non-dropping-particle":"","parse-names":false,"suffix":""},{"dropping-particle":"","family":"Krishnaiah","given":"Prakash","non-dropping-particle":"","parse-names":false,"suffix":""},{"dropping-particle":"","family":"Kumar","given":"C. B.Pradeep","non-dropping-particle":"","parse-names":false,"suffix":""},{"dropping-particle":"","family":"Alharti","given":"Fahad A.","non-dropping-particle":"","parse-names":false,"suffix":""},{"dropping-particle":"","family":"Kumar","given":"K. Yogesh","non-dropping-particle":"","parse-names":false,"suffix":""},{"dropping-particle":"","family":"Jeon","given":"Byong Hun","non-dropping-particle":"","parse-names":false,"suffix":""},{"dropping-particle":"","family":"Raghu","given":"M. S.","non-dropping-particle":"","parse-names":false,"suffix":""}],"container-title":"Chemosphere","id":"ITEM-1","issued":{"date-parts":[["2022","1","1"]]},"page":"132348","publisher":"Pergamon","title":"Nitrogen doped carbon spheres from Tamarindus indica shell decorated with vanadium pentoxide; photoelectrochemical water splitting, photochemical hydrogen evolution &amp; degradation of Bisphenol A","type":"article-journal","volume":"287"},"uris":["http://www.mendeley.com/documents/?uuid=7771ef7e-44ba-3921-817f-dcb433094fcb"]}],"mendeley":{"formattedCitation":"[47]","plainTextFormattedCitation":"[47]","previouslyFormattedCitation":"[46]"},"properties":{"noteIndex":0},"schema":"https://github.com/citation-style-language/schema/raw/master/csl-citation.json"}</w:instrText>
      </w:r>
      <w:r w:rsidR="00112485" w:rsidRPr="00F17921">
        <w:rPr>
          <w:rFonts w:ascii="Times New Roman" w:hAnsi="Times New Roman" w:cs="Times New Roman"/>
          <w:color w:val="000000"/>
          <w:kern w:val="0"/>
          <w:sz w:val="20"/>
          <w:szCs w:val="20"/>
        </w:rPr>
        <w:fldChar w:fldCharType="separate"/>
      </w:r>
      <w:r w:rsidR="001A6A3B" w:rsidRPr="00F17921">
        <w:rPr>
          <w:rFonts w:ascii="Times New Roman" w:hAnsi="Times New Roman" w:cs="Times New Roman"/>
          <w:noProof/>
          <w:color w:val="000000"/>
          <w:kern w:val="0"/>
          <w:sz w:val="20"/>
          <w:szCs w:val="20"/>
        </w:rPr>
        <w:t>[47]</w:t>
      </w:r>
      <w:r w:rsidR="00112485" w:rsidRPr="00F17921">
        <w:rPr>
          <w:rFonts w:ascii="Times New Roman" w:hAnsi="Times New Roman" w:cs="Times New Roman"/>
          <w:color w:val="000000"/>
          <w:kern w:val="0"/>
          <w:sz w:val="20"/>
          <w:szCs w:val="20"/>
        </w:rPr>
        <w:fldChar w:fldCharType="end"/>
      </w:r>
      <w:r w:rsidRPr="00F17921">
        <w:rPr>
          <w:rFonts w:ascii="Times New Roman" w:hAnsi="Times New Roman" w:cs="Times New Roman"/>
          <w:color w:val="000000"/>
          <w:kern w:val="0"/>
          <w:sz w:val="20"/>
          <w:szCs w:val="20"/>
        </w:rPr>
        <w:t xml:space="preserve">Palanisamy Karthika et al., </w:t>
      </w:r>
      <w:r w:rsidRPr="00F17921">
        <w:rPr>
          <w:rFonts w:ascii="Times New Roman" w:hAnsi="Times New Roman" w:cs="Times New Roman"/>
          <w:kern w:val="0"/>
          <w:sz w:val="20"/>
          <w:szCs w:val="20"/>
          <w:lang w:val="en-IN"/>
        </w:rPr>
        <w:t xml:space="preserve">developed MIP|ERGO|GCE and examined the sensitivity of BPA in water and milk </w:t>
      </w:r>
      <w:r w:rsidR="00F17921" w:rsidRPr="00F17921">
        <w:rPr>
          <w:rFonts w:ascii="Times New Roman" w:hAnsi="Times New Roman" w:cs="Times New Roman"/>
          <w:kern w:val="0"/>
          <w:sz w:val="20"/>
          <w:szCs w:val="20"/>
          <w:lang w:val="en-IN"/>
        </w:rPr>
        <w:t>samples. They</w:t>
      </w:r>
      <w:r w:rsidRPr="00F17921">
        <w:rPr>
          <w:rFonts w:ascii="Times New Roman" w:hAnsi="Times New Roman" w:cs="Times New Roman"/>
          <w:kern w:val="0"/>
          <w:sz w:val="20"/>
          <w:szCs w:val="20"/>
          <w:lang w:val="en-IN"/>
        </w:rPr>
        <w:t xml:space="preserve"> studied the interaction </w:t>
      </w:r>
      <w:r w:rsidRPr="00F17921">
        <w:rPr>
          <w:rFonts w:ascii="Times New Roman" w:hAnsi="Times New Roman" w:cs="Times New Roman"/>
          <w:color w:val="000000"/>
          <w:kern w:val="0"/>
          <w:sz w:val="20"/>
          <w:szCs w:val="20"/>
        </w:rPr>
        <w:t>between MIP and BPA using computational analyses.</w:t>
      </w:r>
      <w:r w:rsidRPr="00F17921">
        <w:rPr>
          <w:rFonts w:ascii="Times New Roman" w:hAnsi="Times New Roman" w:cs="Times New Roman"/>
          <w:kern w:val="0"/>
          <w:sz w:val="20"/>
          <w:szCs w:val="20"/>
          <w:lang w:val="en-IN"/>
        </w:rPr>
        <w:t xml:space="preserve"> According to their findings, the composite showed good </w:t>
      </w:r>
      <w:r w:rsidRPr="00F17921">
        <w:rPr>
          <w:rFonts w:ascii="Times New Roman" w:hAnsi="Times New Roman" w:cs="Times New Roman"/>
          <w:color w:val="000000"/>
          <w:kern w:val="0"/>
          <w:sz w:val="20"/>
          <w:szCs w:val="20"/>
        </w:rPr>
        <w:t>binding energies, good recovery and a low LOD.</w:t>
      </w:r>
      <w:r w:rsidR="004644D8" w:rsidRPr="00F17921">
        <w:rPr>
          <w:rFonts w:ascii="Times New Roman" w:hAnsi="Times New Roman" w:cs="Times New Roman"/>
          <w:kern w:val="0"/>
          <w:sz w:val="20"/>
          <w:szCs w:val="20"/>
        </w:rPr>
        <w:fldChar w:fldCharType="begin" w:fldLock="1"/>
      </w:r>
      <w:r w:rsidR="001A6A3B" w:rsidRPr="00F17921">
        <w:rPr>
          <w:rFonts w:ascii="Times New Roman" w:hAnsi="Times New Roman" w:cs="Times New Roman"/>
          <w:kern w:val="0"/>
          <w:sz w:val="20"/>
          <w:szCs w:val="20"/>
        </w:rPr>
        <w:instrText>ADDIN CSL_CITATION {"citationItems":[{"id":"ITEM-1","itemData":{"DOI":"10.1016/j.foodchem.2021.130287","ISSN":"18737072","PMID":"34120051","abstract":"Bisphenol A (BPA) contamination from food packaging material has been a major concern in recent years, due to its potential endocrine-disrupting effects on humans, especially infants and children. This paper reports the detection of BPA using an electrochemical sensor based on molecularly imprinted polymer (MIP). Electrochemically reduced graphene oxide coated glassy carbon electrode used for this study. Density functional theory (DFT) at B3LYP/6–31 + G (d,p) level was used to calculate the molecular-level interaction between BPA and MIP. The pyrrole electrochemically polymerized in the presence of template molecule BPA on the electrode surface. BPA imprinted cavities were formed by removing entrapped BPA molecules from the polypyrrole film. MIP electrode was used for the determination of BPA in standard and real samples by differential pulse voltammetry. The peak current shows the linear relationship to the logarithmic concentration of BPA between 750 and 0.5 nmolL−1 with a correlation coefficient, R2 = 0.992. The limit of detection was found to be 0.2 nmolL−1 (S/N = 3). The reproducibility and repeatability of the sensor were also studied.","author":[{"dropping-particle":"","family":"Karthika","given":"Palanisamy","non-dropping-particle":"","parse-names":false,"suffix":""},{"dropping-particle":"","family":"Shanmuganathan","given":"Saravanakumar","non-dropping-particle":"","parse-names":false,"suffix":""},{"dropping-particle":"","family":"Viswanathan","given":"Subramanian","non-dropping-particle":"","parse-names":false,"suffix":""},{"dropping-particle":"","family":"Delerue-Matos","given":"Cristina","non-dropping-particle":"","parse-names":false,"suffix":""}],"container-title":"Food Chemistry","id":"ITEM-1","issue":"June","issued":{"date-parts":[["2021"]]},"page":"130287","publisher":"Elsevier Ltd","title":"Molecularly imprinted polymer-based electrochemical sensor for the determination of endocrine disruptor bisphenol-A in bovine milk","type":"article-journal","volume":"363"},"uris":["http://www.mendeley.com/documents/?uuid=4a481e12-96fd-468f-9640-a31a6ffd8405","http://www.mendeley.com/documents/?uuid=68a2d29e-6c1f-472e-a28f-022d48b77c2e"]}],"mendeley":{"formattedCitation":"[48]","plainTextFormattedCitation":"[48]","previouslyFormattedCitation":"[47]"},"properties":{"noteIndex":0},"schema":"https://github.com/citation-style-language/schema/raw/master/csl-citation.json"}</w:instrText>
      </w:r>
      <w:r w:rsidR="004644D8" w:rsidRPr="00F17921">
        <w:rPr>
          <w:rFonts w:ascii="Times New Roman" w:hAnsi="Times New Roman" w:cs="Times New Roman"/>
          <w:kern w:val="0"/>
          <w:sz w:val="20"/>
          <w:szCs w:val="20"/>
        </w:rPr>
        <w:fldChar w:fldCharType="separate"/>
      </w:r>
      <w:r w:rsidR="001A6A3B" w:rsidRPr="00F17921">
        <w:rPr>
          <w:rFonts w:ascii="Times New Roman" w:hAnsi="Times New Roman" w:cs="Times New Roman"/>
          <w:noProof/>
          <w:kern w:val="0"/>
          <w:sz w:val="20"/>
          <w:szCs w:val="20"/>
        </w:rPr>
        <w:t>[48]</w:t>
      </w:r>
      <w:r w:rsidR="004644D8" w:rsidRPr="00F17921">
        <w:rPr>
          <w:rFonts w:ascii="Times New Roman" w:hAnsi="Times New Roman" w:cs="Times New Roman"/>
          <w:kern w:val="0"/>
          <w:sz w:val="20"/>
          <w:szCs w:val="20"/>
        </w:rPr>
        <w:fldChar w:fldCharType="end"/>
      </w:r>
      <w:r w:rsidR="004644D8" w:rsidRPr="00F17921">
        <w:rPr>
          <w:rFonts w:ascii="Times New Roman" w:hAnsi="Times New Roman" w:cs="Times New Roman"/>
          <w:kern w:val="0"/>
          <w:sz w:val="20"/>
          <w:szCs w:val="20"/>
        </w:rPr>
        <w:t xml:space="preserve"> </w:t>
      </w:r>
      <w:r w:rsidRPr="00F17921">
        <w:rPr>
          <w:rFonts w:ascii="Times New Roman" w:hAnsi="Times New Roman" w:cs="Times New Roman"/>
          <w:kern w:val="0"/>
          <w:sz w:val="20"/>
          <w:szCs w:val="20"/>
          <w:lang w:val="en-IN"/>
        </w:rPr>
        <w:t xml:space="preserve">Tert-butylhydroquinone (TBHQ) is a type of chemical-based phenolic antioxidant that has been used extensively as an addition for preserving food, cosmetics, oil, and lipids from oxidizing while being stored and </w:t>
      </w:r>
      <w:r w:rsidR="00F17921" w:rsidRPr="00F17921">
        <w:rPr>
          <w:rFonts w:ascii="Times New Roman" w:hAnsi="Times New Roman" w:cs="Times New Roman"/>
          <w:kern w:val="0"/>
          <w:sz w:val="20"/>
          <w:szCs w:val="20"/>
          <w:lang w:val="en-IN"/>
        </w:rPr>
        <w:t>processed. But</w:t>
      </w:r>
      <w:r w:rsidRPr="00F17921">
        <w:rPr>
          <w:rFonts w:ascii="Times New Roman" w:hAnsi="Times New Roman" w:cs="Times New Roman"/>
          <w:kern w:val="0"/>
          <w:sz w:val="20"/>
          <w:szCs w:val="20"/>
          <w:lang w:val="en-IN"/>
        </w:rPr>
        <w:t xml:space="preserve"> they have detrimental effect on stomach and liver.</w:t>
      </w:r>
      <w:r w:rsidRPr="00F17921">
        <w:rPr>
          <w:rFonts w:ascii="Times New Roman" w:hAnsi="Times New Roman" w:cs="Times New Roman"/>
          <w:sz w:val="20"/>
          <w:szCs w:val="20"/>
        </w:rPr>
        <w:t xml:space="preserve"> </w:t>
      </w:r>
      <w:r w:rsidRPr="00F17921">
        <w:rPr>
          <w:rFonts w:ascii="Times New Roman" w:hAnsi="Times New Roman" w:cs="Times New Roman"/>
          <w:kern w:val="0"/>
          <w:sz w:val="20"/>
          <w:szCs w:val="20"/>
        </w:rPr>
        <w:t xml:space="preserve">Fei Yan used </w:t>
      </w:r>
      <w:r w:rsidRPr="00F17921">
        <w:rPr>
          <w:rFonts w:ascii="Times New Roman" w:hAnsi="Times New Roman" w:cs="Times New Roman"/>
          <w:kern w:val="0"/>
          <w:sz w:val="20"/>
          <w:szCs w:val="20"/>
          <w:lang w:val="en-IN"/>
        </w:rPr>
        <w:t xml:space="preserve">GCE modified by VMSF/ErGO film to account for TBHQ detection in edible oils and cosmetics. Here </w:t>
      </w:r>
      <w:r w:rsidRPr="00F17921">
        <w:rPr>
          <w:rFonts w:ascii="Times New Roman" w:hAnsi="Times New Roman" w:cs="Times New Roman"/>
          <w:sz w:val="20"/>
          <w:szCs w:val="20"/>
        </w:rPr>
        <w:t xml:space="preserve">the </w:t>
      </w:r>
      <w:r w:rsidRPr="00F17921">
        <w:rPr>
          <w:rFonts w:ascii="Times New Roman" w:hAnsi="Times New Roman" w:cs="Times New Roman"/>
          <w:kern w:val="0"/>
          <w:sz w:val="20"/>
          <w:szCs w:val="20"/>
          <w:lang w:val="en-IN"/>
        </w:rPr>
        <w:t>ErGO was produced by electrochemically reducing GO onto the GCE surface and it acts as the functional substrate for the EASA method's stable and quick growth of VMSF. The sensitive reactivity of TBHQ was promoted by favourable electroactivity of ErGO and the VMSF hydrogen bond.</w:t>
      </w:r>
      <w:r w:rsidR="004644D8" w:rsidRPr="00F17921">
        <w:rPr>
          <w:rFonts w:ascii="Times New Roman" w:hAnsi="Times New Roman" w:cs="Times New Roman"/>
          <w:kern w:val="0"/>
          <w:sz w:val="20"/>
          <w:szCs w:val="20"/>
        </w:rPr>
        <w:fldChar w:fldCharType="begin" w:fldLock="1"/>
      </w:r>
      <w:r w:rsidR="001A6A3B" w:rsidRPr="00F17921">
        <w:rPr>
          <w:rFonts w:ascii="Times New Roman" w:hAnsi="Times New Roman" w:cs="Times New Roman"/>
          <w:kern w:val="0"/>
          <w:sz w:val="20"/>
          <w:szCs w:val="20"/>
        </w:rPr>
        <w:instrText>ADDIN CSL_CITATION {"citationItems":[{"id":"ITEM-1","itemData":{"DOI":"10.1016/j.jelechem.2020.114969","ISSN":"15726657","abstract":"This work demonstrates the electrochemical preparation of graphene on glassy carbon electrode (GCE) for stable growth of vertically-ordered mesoporous silica films (VMSF) by using electrochemically assisted self-assembly (EASA) method and investigates its anti-fouling electrochemical detection performance of tert-butylhydroquinone (TBHQ) in real toning lotion and edible oil samples. Electrochemical reduction of graphene (ErGO) involves in two steps, namely, graphene oxide (GO) being first dropped onto the GCE surface and then being underwent electrochemical reduction by potentiostatic method. In comparison with the bare GCE, oxygen-containing groups and two-dimensional planar structure of ErGO render the more suitable microenvironment for the stable growth of VMSF. Owing to the signal amplification effect of highly electroactive ErGO and preconcentrated capacity of VMSF, the obtained VMSF/ErGO/GCE presents an excellent analytical sensitivity (26.17 μA/μM), a relatively low limit of detection (0.23 nM) and a rather wide linear range (1 nM–120 μM) toward TBHQ. The proposed approach is green and can be successfully applied to sensitively determine TBHQ in toning lotion and edible oil samples with good anti-fouling ability and long-term stability.","author":[{"dropping-particle":"","family":"Yan","given":"Fei","non-dropping-particle":"","parse-names":false,"suffix":""},{"dropping-particle":"","family":"Wang","given":"Meifang","non-dropping-particle":"","parse-names":false,"suffix":""},{"dropping-particle":"","family":"Jin","given":"Qifan","non-dropping-particle":"","parse-names":false,"suffix":""},{"dropping-particle":"","family":"Zhou","given":"Huaxu","non-dropping-particle":"","parse-names":false,"suffix":""},{"dropping-particle":"","family":"Xie","given":"Liuhong","non-dropping-particle":"","parse-names":false,"suffix":""},{"dropping-particle":"","family":"Tang","given":"Hongliang","non-dropping-particle":"","parse-names":false,"suffix":""},{"dropping-particle":"","family":"Liu","given":"Jiyang","non-dropping-particle":"","parse-names":false,"suffix":""}],"container-title":"Journal of Electroanalytical Chemistry","id":"ITEM-1","issued":{"date-parts":[["2021"]]},"page":"114969","publisher":"Elsevier B.V.","title":"Vertically-ordered mesoporous silica films on graphene for anti-fouling electrochemical detection of tert-butylhydroquinone in cosmetics and edible oils","type":"article-journal","volume":"881"},"uris":["http://www.mendeley.com/documents/?uuid=f88e055a-ada9-4285-bf08-d6ee82fd1764","http://www.mendeley.com/documents/?uuid=79454ba5-41af-45d6-904f-670a6daa70ea"]}],"mendeley":{"formattedCitation":"[49]","plainTextFormattedCitation":"[49]","previouslyFormattedCitation":"[48]"},"properties":{"noteIndex":0},"schema":"https://github.com/citation-style-language/schema/raw/master/csl-citation.json"}</w:instrText>
      </w:r>
      <w:r w:rsidR="004644D8" w:rsidRPr="00F17921">
        <w:rPr>
          <w:rFonts w:ascii="Times New Roman" w:hAnsi="Times New Roman" w:cs="Times New Roman"/>
          <w:kern w:val="0"/>
          <w:sz w:val="20"/>
          <w:szCs w:val="20"/>
        </w:rPr>
        <w:fldChar w:fldCharType="separate"/>
      </w:r>
      <w:r w:rsidR="001A6A3B" w:rsidRPr="00F17921">
        <w:rPr>
          <w:rFonts w:ascii="Times New Roman" w:hAnsi="Times New Roman" w:cs="Times New Roman"/>
          <w:noProof/>
          <w:kern w:val="0"/>
          <w:sz w:val="20"/>
          <w:szCs w:val="20"/>
        </w:rPr>
        <w:t>[49]</w:t>
      </w:r>
      <w:r w:rsidR="004644D8" w:rsidRPr="00F17921">
        <w:rPr>
          <w:rFonts w:ascii="Times New Roman" w:hAnsi="Times New Roman" w:cs="Times New Roman"/>
          <w:kern w:val="0"/>
          <w:sz w:val="20"/>
          <w:szCs w:val="20"/>
        </w:rPr>
        <w:fldChar w:fldCharType="end"/>
      </w:r>
      <w:r w:rsidRPr="00F17921">
        <w:rPr>
          <w:rFonts w:ascii="Times New Roman" w:hAnsi="Times New Roman" w:cs="Times New Roman"/>
          <w:kern w:val="0"/>
          <w:sz w:val="20"/>
          <w:szCs w:val="20"/>
          <w:lang w:val="en-IN"/>
        </w:rPr>
        <w:t xml:space="preserve">The incredible ability of nitrite, a well-liked food additive, to stop the growth of deteriorating microbes and to enhance the color and flavor of </w:t>
      </w:r>
      <w:r w:rsidR="00413768" w:rsidRPr="00F17921">
        <w:rPr>
          <w:rFonts w:ascii="Times New Roman" w:hAnsi="Times New Roman" w:cs="Times New Roman"/>
          <w:kern w:val="0"/>
          <w:sz w:val="20"/>
          <w:szCs w:val="20"/>
          <w:lang w:val="en-IN"/>
        </w:rPr>
        <w:t>processed meat</w:t>
      </w:r>
      <w:r w:rsidRPr="00F17921">
        <w:rPr>
          <w:rFonts w:ascii="Times New Roman" w:hAnsi="Times New Roman" w:cs="Times New Roman"/>
          <w:kern w:val="0"/>
          <w:sz w:val="20"/>
          <w:szCs w:val="20"/>
          <w:lang w:val="en-IN"/>
        </w:rPr>
        <w:t xml:space="preserve">, makes it a common ingredient in meat products. However, in biological systems, the nitrite ions  have been shown to interact with amides and amines  to produce N-nitrosamines, which increases the risk of carcinogenic forms </w:t>
      </w:r>
      <w:r w:rsidR="00112485" w:rsidRPr="00F17921">
        <w:rPr>
          <w:rFonts w:ascii="Times New Roman" w:hAnsi="Times New Roman" w:cs="Times New Roman"/>
          <w:kern w:val="0"/>
          <w:sz w:val="20"/>
          <w:szCs w:val="20"/>
          <w:lang w:val="en-IN"/>
        </w:rPr>
        <w:fldChar w:fldCharType="begin" w:fldLock="1"/>
      </w:r>
      <w:r w:rsidR="001A6A3B" w:rsidRPr="00F17921">
        <w:rPr>
          <w:rFonts w:ascii="Times New Roman" w:hAnsi="Times New Roman" w:cs="Times New Roman"/>
          <w:kern w:val="0"/>
          <w:sz w:val="20"/>
          <w:szCs w:val="20"/>
          <w:lang w:val="en-IN"/>
        </w:rPr>
        <w:instrText>ADDIN CSL_CITATION {"citationItems":[{"id":"ITEM-1","itemData":{"DOI":"10.1002/slct.202004543","ISSN":"23656549","abstract":"Selective and highly sensitive detection of nitrite is always a challenge for electrochemist for the administration of nitrite in water and food samples. In this regard nanostructured materials are crown choice. In the present investigation, we have prepared uniformly ordered hybrid Mn3+/4+ : ZrO2 nanoganitrus via hydrothermal method, characterized by XRD, BET, SEM, TEM and XPS to understand the structural and morphological features of the material and used for the electrocatalytic determination of nitrite. The preparation process resulted in the formation of nanoganitrus heterostructures with honeycomb arrangement. High surface area, ganitrus structure and hybrid Mn3+/4+ in the material was correlated to its robust electrochemical performance. Thus, prepared sensor showed highly selective and sensitive determination of nitrite with a good linear range of 250 μM to 10,000 μM with correlation coefficient of 0.998 and a sensitivity of 38.8 μAmM−1 cm−2. The limit of Detection of nitrite sensing system was 93 μM at a signal to noise ratio of 3. Also, the sensor showed prominent reproducibility, good stability, anti-interference performance and also the prepared sensor was successfully used for the detection of nitrite in real samples.","author":[{"dropping-particle":"","family":"Gangadharappa","given":"Manjushree Somashettihalli","non-dropping-particle":"","parse-names":false,"suffix":""},{"dropping-particle":"","family":"Raghu","given":"Madihalli Srinivas","non-dropping-particle":"","parse-names":false,"suffix":""},{"dropping-particle":"","family":"Kumar","given":"Sandeep","non-dropping-particle":"","parse-names":false,"suffix":""},{"dropping-particle":"","family":"Parashuram","given":"Lakshminarayana","non-dropping-particle":"","parse-names":false,"suffix":""},{"dropping-particle":"","family":"Kumar","given":"Velu Udaya","non-dropping-particle":"","parse-names":false,"suffix":""}],"container-title":"ChemistrySelect","id":"ITEM-1","issue":"4","issued":{"date-parts":[["2021"]]},"page":"880-887","title":"Elaeocarpus Ganitrus Structured Mesoporous Hybrid Mn3+/4+ loaded Zirconia Self Assembly as a Versatile Amperometric Probe for the Electrochemical Detection of Nitrite","type":"article-journal","volume":"6"},"uris":["http://www.mendeley.com/documents/?uuid=f83e5116-b112-42e1-94e3-cd2cd98b2852"]}],"mendeley":{"formattedCitation":"[50]","plainTextFormattedCitation":"[50]","previouslyFormattedCitation":"[49]"},"properties":{"noteIndex":0},"schema":"https://github.com/citation-style-language/schema/raw/master/csl-citation.json"}</w:instrText>
      </w:r>
      <w:r w:rsidR="00112485" w:rsidRPr="00F17921">
        <w:rPr>
          <w:rFonts w:ascii="Times New Roman" w:hAnsi="Times New Roman" w:cs="Times New Roman"/>
          <w:kern w:val="0"/>
          <w:sz w:val="20"/>
          <w:szCs w:val="20"/>
          <w:lang w:val="en-IN"/>
        </w:rPr>
        <w:fldChar w:fldCharType="separate"/>
      </w:r>
      <w:r w:rsidR="001A6A3B" w:rsidRPr="00F17921">
        <w:rPr>
          <w:rFonts w:ascii="Times New Roman" w:hAnsi="Times New Roman" w:cs="Times New Roman"/>
          <w:noProof/>
          <w:kern w:val="0"/>
          <w:sz w:val="20"/>
          <w:szCs w:val="20"/>
          <w:lang w:val="en-IN"/>
        </w:rPr>
        <w:t>[50]</w:t>
      </w:r>
      <w:r w:rsidR="00112485" w:rsidRPr="00F17921">
        <w:rPr>
          <w:rFonts w:ascii="Times New Roman" w:hAnsi="Times New Roman" w:cs="Times New Roman"/>
          <w:kern w:val="0"/>
          <w:sz w:val="20"/>
          <w:szCs w:val="20"/>
          <w:lang w:val="en-IN"/>
        </w:rPr>
        <w:fldChar w:fldCharType="end"/>
      </w:r>
      <w:r w:rsidRPr="00F17921">
        <w:rPr>
          <w:rFonts w:ascii="Times New Roman" w:hAnsi="Times New Roman" w:cs="Times New Roman"/>
          <w:kern w:val="0"/>
          <w:sz w:val="20"/>
          <w:szCs w:val="20"/>
          <w:lang w:val="en-IN"/>
        </w:rPr>
        <w:t>.</w:t>
      </w:r>
      <w:r w:rsidR="00112485" w:rsidRPr="00F17921">
        <w:rPr>
          <w:rFonts w:ascii="Times New Roman" w:hAnsi="Times New Roman" w:cs="Times New Roman"/>
          <w:kern w:val="0"/>
          <w:sz w:val="20"/>
          <w:szCs w:val="20"/>
          <w:lang w:val="en-IN"/>
        </w:rPr>
        <w:t xml:space="preserve"> </w:t>
      </w:r>
      <w:r w:rsidRPr="00F17921">
        <w:rPr>
          <w:rFonts w:ascii="Times New Roman" w:hAnsi="Times New Roman" w:cs="Times New Roman"/>
          <w:kern w:val="0"/>
          <w:sz w:val="20"/>
          <w:szCs w:val="20"/>
          <w:lang w:val="en-IN"/>
        </w:rPr>
        <w:t xml:space="preserve">Hence, </w:t>
      </w:r>
      <w:r w:rsidRPr="00F17921">
        <w:rPr>
          <w:rFonts w:ascii="Times New Roman" w:hAnsi="Times New Roman" w:cs="Times New Roman"/>
          <w:kern w:val="0"/>
          <w:sz w:val="20"/>
          <w:szCs w:val="20"/>
        </w:rPr>
        <w:t>Sethupathi Velmurugan et al., developed an elect</w:t>
      </w:r>
      <w:r w:rsidR="00F17921">
        <w:rPr>
          <w:rFonts w:ascii="Times New Roman" w:hAnsi="Times New Roman" w:cs="Times New Roman"/>
          <w:kern w:val="0"/>
          <w:sz w:val="20"/>
          <w:szCs w:val="20"/>
        </w:rPr>
        <w:t>r</w:t>
      </w:r>
      <w:r w:rsidRPr="00F17921">
        <w:rPr>
          <w:rFonts w:ascii="Times New Roman" w:hAnsi="Times New Roman" w:cs="Times New Roman"/>
          <w:kern w:val="0"/>
          <w:sz w:val="20"/>
          <w:szCs w:val="20"/>
        </w:rPr>
        <w:t xml:space="preserve">ode by coating with </w:t>
      </w:r>
      <w:r w:rsidRPr="00F17921">
        <w:rPr>
          <w:rFonts w:ascii="Times New Roman" w:hAnsi="Times New Roman" w:cs="Times New Roman"/>
          <w:kern w:val="0"/>
          <w:sz w:val="20"/>
          <w:szCs w:val="20"/>
          <w:lang w:val="en-IN"/>
        </w:rPr>
        <w:t>SnS</w:t>
      </w:r>
      <w:r w:rsidRPr="00F17921">
        <w:rPr>
          <w:rFonts w:ascii="Times New Roman" w:hAnsi="Times New Roman" w:cs="Times New Roman"/>
          <w:kern w:val="0"/>
          <w:sz w:val="20"/>
          <w:szCs w:val="20"/>
          <w:vertAlign w:val="subscript"/>
          <w:lang w:val="en-IN"/>
        </w:rPr>
        <w:t>2</w:t>
      </w:r>
      <w:r w:rsidRPr="00F17921">
        <w:rPr>
          <w:rFonts w:ascii="Times New Roman" w:hAnsi="Times New Roman" w:cs="Times New Roman"/>
          <w:kern w:val="0"/>
          <w:sz w:val="20"/>
          <w:szCs w:val="20"/>
          <w:lang w:val="en-IN"/>
        </w:rPr>
        <w:t xml:space="preserve"> hexagons to detect </w:t>
      </w:r>
      <w:r w:rsidR="00F17921" w:rsidRPr="00F17921">
        <w:rPr>
          <w:rFonts w:ascii="Times New Roman" w:hAnsi="Times New Roman" w:cs="Times New Roman"/>
          <w:kern w:val="0"/>
          <w:sz w:val="20"/>
          <w:szCs w:val="20"/>
          <w:lang w:val="en-IN"/>
        </w:rPr>
        <w:t>nitrite.</w:t>
      </w:r>
      <w:r w:rsidR="00F17921" w:rsidRPr="00F17921">
        <w:rPr>
          <w:rFonts w:ascii="Times New Roman" w:hAnsi="Times New Roman" w:cs="Times New Roman"/>
          <w:color w:val="000000"/>
          <w:kern w:val="0"/>
          <w:sz w:val="20"/>
          <w:szCs w:val="20"/>
          <w:lang w:val="en-IN"/>
        </w:rPr>
        <w:t xml:space="preserve"> The</w:t>
      </w:r>
      <w:r w:rsidRPr="00F17921">
        <w:rPr>
          <w:rFonts w:ascii="Times New Roman" w:hAnsi="Times New Roman" w:cs="Times New Roman"/>
          <w:kern w:val="0"/>
          <w:sz w:val="20"/>
          <w:szCs w:val="20"/>
          <w:lang w:val="en-IN"/>
        </w:rPr>
        <w:t xml:space="preserve"> analytical findings towards nitrite sensing showed better results </w:t>
      </w:r>
      <w:r w:rsidR="00F17921" w:rsidRPr="00F17921">
        <w:rPr>
          <w:rFonts w:ascii="Times New Roman" w:hAnsi="Times New Roman" w:cs="Times New Roman"/>
          <w:kern w:val="0"/>
          <w:sz w:val="20"/>
          <w:szCs w:val="20"/>
          <w:lang w:val="en-IN"/>
        </w:rPr>
        <w:t>and accuracy</w:t>
      </w:r>
      <w:r w:rsidRPr="00F17921">
        <w:rPr>
          <w:rFonts w:ascii="Times New Roman" w:hAnsi="Times New Roman" w:cs="Times New Roman"/>
          <w:kern w:val="0"/>
          <w:sz w:val="20"/>
          <w:szCs w:val="20"/>
          <w:lang w:val="en-IN"/>
        </w:rPr>
        <w:t xml:space="preserve"> in comparison to spectrophotometric method. The results obtained elucidated that the senor was able to electro-oxidize the compound and sense the lower quantities of nitrite in real meat samples</w:t>
      </w:r>
      <w:r w:rsidR="004644D8" w:rsidRPr="00F17921">
        <w:rPr>
          <w:rFonts w:ascii="Times New Roman" w:hAnsi="Times New Roman" w:cs="Times New Roman"/>
          <w:kern w:val="0"/>
          <w:sz w:val="20"/>
          <w:szCs w:val="20"/>
        </w:rPr>
        <w:fldChar w:fldCharType="begin" w:fldLock="1"/>
      </w:r>
      <w:r w:rsidR="001A6A3B" w:rsidRPr="00F17921">
        <w:rPr>
          <w:rFonts w:ascii="Times New Roman" w:hAnsi="Times New Roman" w:cs="Times New Roman"/>
          <w:kern w:val="0"/>
          <w:sz w:val="20"/>
          <w:szCs w:val="20"/>
        </w:rPr>
        <w:instrText>ADDIN CSL_CITATION {"citationItems":[{"id":"ITEM-1","itemData":{"DOI":"10.1016/j.snb.2020.128106","ISSN":"09254005","abstract":"In recent years, the shape-controlled synthesis of two-dimensional Sn chalcogenides nanostructures has received enormous attention owing to their specific optical and electronic properties. Nevertheless, the direct application of Sn chalcogenides in electroanalysis is limited and rarely explored. In this perspective, pure single-crystalline SnS2 nano-hexagons were synthesized using a simple hydrothermal method, and its novel electrochemical sensors applications were studied. The single-crystalline nature of as-synthesized SnS2 nano-hexagons confirmed using XRD, HRTEM, and SAED. The TEM observations confirmed the formation of SnS2 nano-hexagons with a diameter and thickness of about 27 ± 3 and 23 ± 0.6 nm, respectively. A novel non-enzymatic nitrite sensor was fabricated using the SnS2 nano-hexagons modified electrode. The fabricated non-enzymatic electrode shows a 0.15 V lower oxidation potential (vs. Ag/AgCl) with improved catalytic activity (3 folds) to nitrite than unmodified glassy carbon electrode which is due to the unique physicochemical properties of synthesized SnS2 nano-hexagons. The modified electrode can efficiently detect the nitrite with the response range up to 2.63 mM with a detection limit of 13.6 nM. The excellent selectivity and practicality of the as-fabricated nitrite sensor further demonstrated the potential ability towards environmental monitoring applications.","author":[{"dropping-particle":"","family":"Velmurugan","given":"Sethupathi","non-dropping-particle":"","parse-names":false,"suffix":""},{"dropping-particle":"","family":"Palanisamy","given":"Selvakumar","non-dropping-particle":"","parse-names":false,"suffix":""},{"dropping-particle":"","family":"Yang","given":"Thomas C.K.","non-dropping-particle":"","parse-names":false,"suffix":""}],"container-title":"Sensors and Actuators, B: Chemical","id":"ITEM-1","issue":"April","issued":{"date-parts":[["2020"]]},"page":"128106","publisher":"Elsevier","title":"Single-crystalline SnS2 nano-hexagons based non-enzymatic electrochemical sensor for detection of carcinogenic nitrite in food samples","type":"article-journal","volume":"316"},"uris":["http://www.mendeley.com/documents/?uuid=10f993e0-957f-462d-8bb9-6d159ccb949a","http://www.mendeley.com/documents/?uuid=29299cc6-8afc-4b42-8e35-7dd534a0f51b"]}],"mendeley":{"formattedCitation":"[51]","plainTextFormattedCitation":"[51]","previouslyFormattedCitation":"[50]"},"properties":{"noteIndex":0},"schema":"https://github.com/citation-style-language/schema/raw/master/csl-citation.json"}</w:instrText>
      </w:r>
      <w:r w:rsidR="004644D8" w:rsidRPr="00F17921">
        <w:rPr>
          <w:rFonts w:ascii="Times New Roman" w:hAnsi="Times New Roman" w:cs="Times New Roman"/>
          <w:kern w:val="0"/>
          <w:sz w:val="20"/>
          <w:szCs w:val="20"/>
        </w:rPr>
        <w:fldChar w:fldCharType="separate"/>
      </w:r>
      <w:r w:rsidR="001A6A3B" w:rsidRPr="00F17921">
        <w:rPr>
          <w:rFonts w:ascii="Times New Roman" w:hAnsi="Times New Roman" w:cs="Times New Roman"/>
          <w:noProof/>
          <w:kern w:val="0"/>
          <w:sz w:val="20"/>
          <w:szCs w:val="20"/>
        </w:rPr>
        <w:t>[51]</w:t>
      </w:r>
      <w:r w:rsidR="004644D8" w:rsidRPr="00F17921">
        <w:rPr>
          <w:rFonts w:ascii="Times New Roman" w:hAnsi="Times New Roman" w:cs="Times New Roman"/>
          <w:kern w:val="0"/>
          <w:sz w:val="20"/>
          <w:szCs w:val="20"/>
        </w:rPr>
        <w:fldChar w:fldCharType="end"/>
      </w:r>
    </w:p>
    <w:p w14:paraId="0CF57C7A" w14:textId="77777777" w:rsidR="006B7D0C" w:rsidRPr="00F17921" w:rsidRDefault="006B7D0C" w:rsidP="006B7D0C">
      <w:pPr>
        <w:spacing w:after="0" w:line="240" w:lineRule="auto"/>
        <w:ind w:firstLine="360"/>
        <w:jc w:val="both"/>
        <w:rPr>
          <w:rFonts w:ascii="Times New Roman" w:hAnsi="Times New Roman" w:cs="Times New Roman"/>
          <w:kern w:val="0"/>
          <w:sz w:val="20"/>
          <w:szCs w:val="20"/>
        </w:rPr>
      </w:pPr>
    </w:p>
    <w:p w14:paraId="3401AF95" w14:textId="2839E2B2" w:rsidR="003779B1" w:rsidRPr="006B7D0C" w:rsidRDefault="00F17921" w:rsidP="008C50DE">
      <w:pPr>
        <w:pStyle w:val="ListParagraph"/>
        <w:numPr>
          <w:ilvl w:val="0"/>
          <w:numId w:val="4"/>
        </w:numPr>
        <w:spacing w:line="240" w:lineRule="auto"/>
        <w:jc w:val="center"/>
        <w:rPr>
          <w:rFonts w:ascii="Times New Roman" w:hAnsi="Times New Roman" w:cs="Times New Roman"/>
          <w:b/>
          <w:bCs/>
          <w:sz w:val="20"/>
          <w:szCs w:val="24"/>
        </w:rPr>
      </w:pPr>
      <w:r w:rsidRPr="006B7D0C">
        <w:rPr>
          <w:rFonts w:ascii="Times New Roman" w:hAnsi="Times New Roman" w:cs="Times New Roman"/>
          <w:b/>
          <w:bCs/>
          <w:sz w:val="20"/>
          <w:szCs w:val="24"/>
        </w:rPr>
        <w:t>Conclusions</w:t>
      </w:r>
    </w:p>
    <w:p w14:paraId="3ED88815" w14:textId="6E84856D" w:rsidR="008C50DE" w:rsidRDefault="00F52F9D" w:rsidP="006B7D0C">
      <w:pPr>
        <w:spacing w:after="0" w:line="240" w:lineRule="auto"/>
        <w:ind w:firstLine="360"/>
        <w:jc w:val="both"/>
        <w:rPr>
          <w:rFonts w:ascii="Times New Roman" w:hAnsi="Times New Roman" w:cs="Times New Roman"/>
          <w:sz w:val="20"/>
          <w:szCs w:val="20"/>
        </w:rPr>
      </w:pPr>
      <w:r w:rsidRPr="003E338B">
        <w:rPr>
          <w:rFonts w:ascii="Times New Roman" w:hAnsi="Times New Roman" w:cs="Times New Roman"/>
          <w:sz w:val="20"/>
          <w:szCs w:val="20"/>
        </w:rPr>
        <w:t>This book chapter highlighted the use of various electrodes for sensing of pesticides, hazardous chemicals, food additives, antibiotics and hazardou</w:t>
      </w:r>
      <w:r w:rsidR="00B21524">
        <w:rPr>
          <w:rFonts w:ascii="Times New Roman" w:hAnsi="Times New Roman" w:cs="Times New Roman"/>
          <w:sz w:val="20"/>
          <w:szCs w:val="20"/>
        </w:rPr>
        <w:t>s chemicals T</w:t>
      </w:r>
      <w:r w:rsidRPr="003E338B">
        <w:rPr>
          <w:rFonts w:ascii="Times New Roman" w:hAnsi="Times New Roman" w:cs="Times New Roman"/>
          <w:sz w:val="20"/>
          <w:szCs w:val="20"/>
        </w:rPr>
        <w:t>h</w:t>
      </w:r>
      <w:r>
        <w:rPr>
          <w:rFonts w:ascii="Times New Roman" w:hAnsi="Times New Roman" w:cs="Times New Roman"/>
          <w:sz w:val="20"/>
          <w:szCs w:val="20"/>
        </w:rPr>
        <w:t xml:space="preserve">e </w:t>
      </w:r>
      <w:r w:rsidR="00B21524">
        <w:rPr>
          <w:rFonts w:ascii="Times New Roman" w:hAnsi="Times New Roman" w:cs="Times New Roman"/>
          <w:sz w:val="20"/>
          <w:szCs w:val="20"/>
        </w:rPr>
        <w:t>present status of research</w:t>
      </w:r>
      <w:r>
        <w:rPr>
          <w:rFonts w:ascii="Times New Roman" w:hAnsi="Times New Roman" w:cs="Times New Roman"/>
          <w:sz w:val="20"/>
          <w:szCs w:val="20"/>
        </w:rPr>
        <w:t xml:space="preserve"> on the</w:t>
      </w:r>
      <w:r w:rsidRPr="003E338B">
        <w:rPr>
          <w:rFonts w:ascii="Times New Roman" w:hAnsi="Times New Roman" w:cs="Times New Roman"/>
          <w:sz w:val="20"/>
          <w:szCs w:val="20"/>
        </w:rPr>
        <w:t xml:space="preserve"> sensing technology is discussed</w:t>
      </w:r>
      <w:r w:rsidR="00B21524">
        <w:rPr>
          <w:rFonts w:ascii="Times New Roman" w:hAnsi="Times New Roman" w:cs="Times New Roman"/>
          <w:sz w:val="20"/>
          <w:szCs w:val="20"/>
        </w:rPr>
        <w:t xml:space="preserve"> here</w:t>
      </w:r>
      <w:r w:rsidRPr="003E338B">
        <w:rPr>
          <w:rFonts w:ascii="Times New Roman" w:hAnsi="Times New Roman" w:cs="Times New Roman"/>
          <w:sz w:val="20"/>
          <w:szCs w:val="20"/>
        </w:rPr>
        <w:t xml:space="preserve"> in the context of how various nanomaterials can be used to construct outstanding electrochemical sensing systems Even though development of electrochemical sensors has advanced convincingly, breakthroughs in the analysis of real samples are still required to </w:t>
      </w:r>
      <w:r w:rsidR="00DF4C3E">
        <w:rPr>
          <w:rFonts w:ascii="Times New Roman" w:hAnsi="Times New Roman" w:cs="Times New Roman"/>
          <w:sz w:val="20"/>
          <w:szCs w:val="20"/>
        </w:rPr>
        <w:t xml:space="preserve">be prioritized. </w:t>
      </w:r>
      <w:r w:rsidR="002F655B">
        <w:rPr>
          <w:rFonts w:ascii="Times New Roman" w:hAnsi="Times New Roman" w:cs="Times New Roman"/>
          <w:sz w:val="20"/>
          <w:szCs w:val="20"/>
        </w:rPr>
        <w:t xml:space="preserve"> It is envisaged</w:t>
      </w:r>
      <w:r w:rsidRPr="003E338B">
        <w:rPr>
          <w:rFonts w:ascii="Times New Roman" w:hAnsi="Times New Roman" w:cs="Times New Roman"/>
          <w:sz w:val="20"/>
          <w:szCs w:val="20"/>
        </w:rPr>
        <w:t xml:space="preserve"> that unprecedented development</w:t>
      </w:r>
      <w:r w:rsidR="00427B81">
        <w:rPr>
          <w:rFonts w:ascii="Times New Roman" w:hAnsi="Times New Roman" w:cs="Times New Roman"/>
          <w:sz w:val="20"/>
          <w:szCs w:val="20"/>
        </w:rPr>
        <w:t xml:space="preserve">s in the proliferation </w:t>
      </w:r>
      <w:r w:rsidR="006C51B9">
        <w:rPr>
          <w:rFonts w:ascii="Times New Roman" w:hAnsi="Times New Roman" w:cs="Times New Roman"/>
          <w:sz w:val="20"/>
          <w:szCs w:val="20"/>
        </w:rPr>
        <w:t xml:space="preserve">of </w:t>
      </w:r>
      <w:r w:rsidR="006C51B9" w:rsidRPr="003E338B">
        <w:rPr>
          <w:rFonts w:ascii="Times New Roman" w:hAnsi="Times New Roman" w:cs="Times New Roman"/>
          <w:sz w:val="20"/>
          <w:szCs w:val="20"/>
        </w:rPr>
        <w:t>nanomaterials-based</w:t>
      </w:r>
      <w:r w:rsidRPr="003E338B">
        <w:rPr>
          <w:rFonts w:ascii="Times New Roman" w:hAnsi="Times New Roman" w:cs="Times New Roman"/>
          <w:sz w:val="20"/>
          <w:szCs w:val="20"/>
        </w:rPr>
        <w:t xml:space="preserve"> sensing devices </w:t>
      </w:r>
      <w:r w:rsidR="00DF4C3E">
        <w:rPr>
          <w:rFonts w:ascii="Times New Roman" w:hAnsi="Times New Roman" w:cs="Times New Roman"/>
          <w:sz w:val="20"/>
          <w:szCs w:val="20"/>
        </w:rPr>
        <w:t>will be comprehended in the foreseeable</w:t>
      </w:r>
      <w:r w:rsidRPr="003E338B">
        <w:rPr>
          <w:rFonts w:ascii="Times New Roman" w:hAnsi="Times New Roman" w:cs="Times New Roman"/>
          <w:sz w:val="20"/>
          <w:szCs w:val="20"/>
        </w:rPr>
        <w:t xml:space="preserve"> future to effectively tackle the pervasive chemical intoxication of the environment and foods due to ongoing and swift progress across many facets of sensing.</w:t>
      </w:r>
    </w:p>
    <w:p w14:paraId="42254E37" w14:textId="13E960E1" w:rsidR="003B5674" w:rsidRPr="006B7D0C" w:rsidRDefault="00F17921" w:rsidP="008C50DE">
      <w:pPr>
        <w:pStyle w:val="ListParagraph"/>
        <w:numPr>
          <w:ilvl w:val="0"/>
          <w:numId w:val="4"/>
        </w:numPr>
        <w:spacing w:line="240" w:lineRule="auto"/>
        <w:jc w:val="center"/>
        <w:rPr>
          <w:rFonts w:ascii="Times New Roman" w:hAnsi="Times New Roman" w:cs="Times New Roman"/>
          <w:sz w:val="18"/>
          <w:szCs w:val="20"/>
        </w:rPr>
      </w:pPr>
      <w:r w:rsidRPr="003D5156">
        <w:rPr>
          <w:rFonts w:ascii="Times New Roman" w:hAnsi="Times New Roman" w:cs="Times New Roman"/>
          <w:b/>
          <w:bCs/>
          <w:sz w:val="20"/>
          <w:szCs w:val="24"/>
        </w:rPr>
        <w:t>References</w:t>
      </w:r>
      <w:r w:rsidRPr="006B7D0C">
        <w:rPr>
          <w:rFonts w:ascii="Times New Roman" w:hAnsi="Times New Roman" w:cs="Times New Roman"/>
          <w:b/>
          <w:bCs/>
          <w:szCs w:val="24"/>
        </w:rPr>
        <w:t>:</w:t>
      </w:r>
    </w:p>
    <w:p w14:paraId="59189D21" w14:textId="425B5755" w:rsidR="001A6A3B" w:rsidRPr="006B7D0C" w:rsidRDefault="00856E5C"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b/>
          <w:bCs/>
          <w:sz w:val="16"/>
          <w:szCs w:val="16"/>
        </w:rPr>
        <w:fldChar w:fldCharType="begin" w:fldLock="1"/>
      </w:r>
      <w:r w:rsidRPr="006B7D0C">
        <w:rPr>
          <w:rFonts w:ascii="Times New Roman" w:hAnsi="Times New Roman" w:cs="Times New Roman"/>
          <w:b/>
          <w:bCs/>
          <w:sz w:val="16"/>
          <w:szCs w:val="16"/>
        </w:rPr>
        <w:instrText xml:space="preserve">ADDIN Mendeley Bibliography CSL_BIBLIOGRAPHY </w:instrText>
      </w:r>
      <w:r w:rsidRPr="006B7D0C">
        <w:rPr>
          <w:rFonts w:ascii="Times New Roman" w:hAnsi="Times New Roman" w:cs="Times New Roman"/>
          <w:b/>
          <w:bCs/>
          <w:sz w:val="16"/>
          <w:szCs w:val="16"/>
        </w:rPr>
        <w:fldChar w:fldCharType="separate"/>
      </w:r>
      <w:r w:rsidR="001A6A3B" w:rsidRPr="006B7D0C">
        <w:rPr>
          <w:rFonts w:ascii="Times New Roman" w:hAnsi="Times New Roman" w:cs="Times New Roman"/>
          <w:noProof/>
          <w:kern w:val="0"/>
          <w:sz w:val="16"/>
          <w:szCs w:val="16"/>
        </w:rPr>
        <w:t>[1]</w:t>
      </w:r>
      <w:r w:rsidR="001A6A3B" w:rsidRPr="006B7D0C">
        <w:rPr>
          <w:rFonts w:ascii="Times New Roman" w:hAnsi="Times New Roman" w:cs="Times New Roman"/>
          <w:noProof/>
          <w:kern w:val="0"/>
          <w:sz w:val="16"/>
          <w:szCs w:val="16"/>
        </w:rPr>
        <w:tab/>
        <w:t>Ramachandran R, Chen T-W, Chen S-M, Baskar T, Kannan R, Elumalai P, et al. A review of the advanced developments of electrochemical sensors for the detection of toxic and bioactive molecules. Inorg Chem Front 2019;6:3418–39. https://doi.org/10.1039/c9qi00602h.</w:t>
      </w:r>
    </w:p>
    <w:p w14:paraId="2050ED1B"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w:t>
      </w:r>
      <w:r w:rsidRPr="006B7D0C">
        <w:rPr>
          <w:rFonts w:ascii="Times New Roman" w:hAnsi="Times New Roman" w:cs="Times New Roman"/>
          <w:noProof/>
          <w:kern w:val="0"/>
          <w:sz w:val="16"/>
          <w:szCs w:val="16"/>
        </w:rPr>
        <w:tab/>
        <w:t>Kumar KY, Saini H, Pandiarajan D, Prashanth MK, Parashuram L, Raghu MS. Controllable synthesis of TiO2 chemically bonded graphene for photocatalytic hydrogen evolution and dye degradation. Catal Today 2020;340:170–7. https://doi.org/10.1016/j.cattod.2018.10.042.</w:t>
      </w:r>
    </w:p>
    <w:p w14:paraId="5BA4F0C9"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3]</w:t>
      </w:r>
      <w:r w:rsidRPr="006B7D0C">
        <w:rPr>
          <w:rFonts w:ascii="Times New Roman" w:hAnsi="Times New Roman" w:cs="Times New Roman"/>
          <w:noProof/>
          <w:kern w:val="0"/>
          <w:sz w:val="16"/>
          <w:szCs w:val="16"/>
        </w:rPr>
        <w:tab/>
        <w:t>Raghu MS, Parashuram L, Prashanth MK, Kumar KY, Kumar CBP, Alrobei H. Simple in-situ functionalization of polyaniline with boroncarbonitride as potential multipurpose photocatalyst: Generation of hydrogen, organic and inorganic pollutant detoxification. Nano-Structures &amp; Nano-Objects 2021;25:100667. https://doi.org/10.1016/J.NANOSO.2021.100667.</w:t>
      </w:r>
    </w:p>
    <w:p w14:paraId="61B62FE6"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w:t>
      </w:r>
      <w:r w:rsidRPr="006B7D0C">
        <w:rPr>
          <w:rFonts w:ascii="Times New Roman" w:hAnsi="Times New Roman" w:cs="Times New Roman"/>
          <w:noProof/>
          <w:kern w:val="0"/>
          <w:sz w:val="16"/>
          <w:szCs w:val="16"/>
        </w:rPr>
        <w:tab/>
        <w:t>Akshatha S, Sreenivasa S, Parashuram L, Udaya kumar V, Alharthi FA, Chakrapani Rao TM, et al. Microwave assisted green synthesis of p-type Co3O4@Mesoporous carbon spheres for simultaneous degradation of dyes and photocatalytic hydrogen evolution reaction. Mater Sci Semicond Process 2021;121:105432. https://doi.org/10.1016/j.mssp.2020.105432.</w:t>
      </w:r>
    </w:p>
    <w:p w14:paraId="25588570"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5]</w:t>
      </w:r>
      <w:r w:rsidRPr="006B7D0C">
        <w:rPr>
          <w:rFonts w:ascii="Times New Roman" w:hAnsi="Times New Roman" w:cs="Times New Roman"/>
          <w:noProof/>
          <w:kern w:val="0"/>
          <w:sz w:val="16"/>
          <w:szCs w:val="16"/>
        </w:rPr>
        <w:tab/>
        <w:t>Lal S, Kumar V U, Nabgan W, Martis P, Sreenivasa S, Sharma SC, et al. NrGO wrapped Cu-ZrO2 as a multifunctional visible-light-sensitive catalyst for advanced oxidation of pollutants and CO2 reduction. J Environ Chem Eng 2022;10:107679. https://doi.org/10.1016/J.JECE.2022.107679.</w:t>
      </w:r>
    </w:p>
    <w:p w14:paraId="5003EF54"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6]</w:t>
      </w:r>
      <w:r w:rsidRPr="006B7D0C">
        <w:rPr>
          <w:rFonts w:ascii="Times New Roman" w:hAnsi="Times New Roman" w:cs="Times New Roman"/>
          <w:noProof/>
          <w:kern w:val="0"/>
          <w:sz w:val="16"/>
          <w:szCs w:val="16"/>
        </w:rPr>
        <w:tab/>
        <w:t>Yogesh Kumar K, Parashuram L, Prashanth MK, Pradeep Kumar CB, Alharti FA, Krishnaiah P, et al. N-doped reduced graphene oxide anchored with δTa2O5 for energy and environmental remediation: Efficient light-driven hydrogen evolution and simultaneous degradation of textile dyes. Adv Powder Technol 2021;32:2202–12. https://doi.org/10.1016/J.APT.2021.04.031.</w:t>
      </w:r>
    </w:p>
    <w:p w14:paraId="42015AF5"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7]</w:t>
      </w:r>
      <w:r w:rsidRPr="006B7D0C">
        <w:rPr>
          <w:rFonts w:ascii="Times New Roman" w:hAnsi="Times New Roman" w:cs="Times New Roman"/>
          <w:noProof/>
          <w:kern w:val="0"/>
          <w:sz w:val="16"/>
          <w:szCs w:val="16"/>
        </w:rPr>
        <w:tab/>
        <w:t>Akshatha S, Sreenivasa S, Parashuram L, Udaya Kumar V, Chakrapani Rao TM, Kumar S, et al. Solvothermal synthesis of nanoscale disc-like gadolinium doped magnesium zirconate for highly efficient photocatalytic degradation of rhodamine B in water. SN Appl Sci 2020;2:1–10. https://doi.org/10.1007/s42452-020-2686-3.</w:t>
      </w:r>
    </w:p>
    <w:p w14:paraId="490B42FE"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8]</w:t>
      </w:r>
      <w:r w:rsidRPr="006B7D0C">
        <w:rPr>
          <w:rFonts w:ascii="Times New Roman" w:hAnsi="Times New Roman" w:cs="Times New Roman"/>
          <w:noProof/>
          <w:kern w:val="0"/>
          <w:sz w:val="16"/>
          <w:szCs w:val="16"/>
        </w:rPr>
        <w:tab/>
        <w:t>Rajaji U, Yogesh Kumar K, Chen SM, Raghu MS, Parashuram L, Alzahrani FM, et al. Deep eutectic solvent synthesis of iron vanadate-decorated sulfur-doped carbon nanofiber nanocomposite: electrochemical sensing tool for doxorubicin. Microchim Acta 2021;188. https://doi.org/10.1007/s00604-021-04950-7.</w:t>
      </w:r>
    </w:p>
    <w:p w14:paraId="5015E9E2"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9]</w:t>
      </w:r>
      <w:r w:rsidRPr="006B7D0C">
        <w:rPr>
          <w:rFonts w:ascii="Times New Roman" w:hAnsi="Times New Roman" w:cs="Times New Roman"/>
          <w:noProof/>
          <w:kern w:val="0"/>
          <w:sz w:val="16"/>
          <w:szCs w:val="16"/>
        </w:rPr>
        <w:tab/>
        <w:t>Prasanna Kumar S, Parashuram L, Suhas DP, Krishnaiah P. Carboxylated graphene-alcohol oxidase thin films modified graphite electrode as an electrochemical sensor for electro-catalytic detection of ethanol. Mater Sci Energy Technol 2020;3:159–66. https://doi.org/10.1016/j.mset.2019.10.009.</w:t>
      </w:r>
    </w:p>
    <w:p w14:paraId="73BA543F"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10]</w:t>
      </w:r>
      <w:r w:rsidRPr="006B7D0C">
        <w:rPr>
          <w:rFonts w:ascii="Times New Roman" w:hAnsi="Times New Roman" w:cs="Times New Roman"/>
          <w:noProof/>
          <w:kern w:val="0"/>
          <w:sz w:val="16"/>
          <w:szCs w:val="16"/>
        </w:rPr>
        <w:tab/>
        <w:t>Parashuram L, Sreenivasa S, Akshatha S, Udayakumar V, Sandeep kumar S. A non-enzymatic electrochemical sensor based on ZrO2: Cu(I) nanosphere modified carbon paste electrode for electro-catalytic oxidative detection of glucose in raw Citrus aurantium var. sinensis. Food Chem 2019;300:125178. https://doi.org/10.1016/j.foodchem.2019.125178.</w:t>
      </w:r>
    </w:p>
    <w:p w14:paraId="4E3EEA39"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lastRenderedPageBreak/>
        <w:t>[11]</w:t>
      </w:r>
      <w:r w:rsidRPr="006B7D0C">
        <w:rPr>
          <w:rFonts w:ascii="Times New Roman" w:hAnsi="Times New Roman" w:cs="Times New Roman"/>
          <w:noProof/>
          <w:kern w:val="0"/>
          <w:sz w:val="16"/>
          <w:szCs w:val="16"/>
        </w:rPr>
        <w:tab/>
        <w:t>Alhamzani AG, Yousef TA, Abou-Krisha MM, Kumar KY, Prashanth MK, Parashuram L, et al. Fabrication of layered In2S3/WS2 heterostructure for enhanced and efficient photocatalytic CO2 reduction and various paraben degradation in water. Chemosphere 2023;322:138235. https://doi.org/10.1016/J.CHEMOSPHERE.2023.138235.</w:t>
      </w:r>
    </w:p>
    <w:p w14:paraId="5EAC77EE"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12]</w:t>
      </w:r>
      <w:r w:rsidRPr="006B7D0C">
        <w:rPr>
          <w:rFonts w:ascii="Times New Roman" w:hAnsi="Times New Roman" w:cs="Times New Roman"/>
          <w:noProof/>
          <w:kern w:val="0"/>
          <w:sz w:val="16"/>
          <w:szCs w:val="16"/>
        </w:rPr>
        <w:tab/>
        <w:t>Raghu MS, Parashuram L, Kumar KY, Prasanna BP, Rao S, Krishnaiah P, et al. Facile green synthesis of boroncarbonitride using orange peel; Its application in high-performance supercapacitors and detection of levodopa in real samples. Mater Today Commun 2020;24:101033. https://doi.org/10.1016/j.mtcomm.2020.101033.</w:t>
      </w:r>
    </w:p>
    <w:p w14:paraId="1981BC88"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13]</w:t>
      </w:r>
      <w:r w:rsidRPr="006B7D0C">
        <w:rPr>
          <w:rFonts w:ascii="Times New Roman" w:hAnsi="Times New Roman" w:cs="Times New Roman"/>
          <w:noProof/>
          <w:kern w:val="0"/>
          <w:sz w:val="16"/>
          <w:szCs w:val="16"/>
        </w:rPr>
        <w:tab/>
        <w:t>Nabgan W, Jalil AA, Nabgan B, Ikram M, Ali MW, Ankit kumar, et al. A state of the art overview of carbon-based composites applications for detecting and eliminating pharmaceuticals containing wastewater. Chemosphere 2022;288:132535. https://doi.org/10.1016/J.CHEMOSPHERE.2021.132535.</w:t>
      </w:r>
    </w:p>
    <w:p w14:paraId="212A636F"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14]</w:t>
      </w:r>
      <w:r w:rsidRPr="006B7D0C">
        <w:rPr>
          <w:rFonts w:ascii="Times New Roman" w:hAnsi="Times New Roman" w:cs="Times New Roman"/>
          <w:noProof/>
          <w:kern w:val="0"/>
          <w:sz w:val="16"/>
          <w:szCs w:val="16"/>
        </w:rPr>
        <w:tab/>
        <w:t>Yogesh Kumar K, Prashanth MK, Parashuram L, Palanivel B, Alharti FA, Jeon BH, et al. Gadolinium sesquisulfide anchored N-doped reduced graphene oxide for sensitive detection and degradation of carbendazim. Chemosphere 2022;296:134030. https://doi.org/10.1016/J.CHEMOSPHERE.2022.134030.</w:t>
      </w:r>
    </w:p>
    <w:p w14:paraId="72354B60"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15]</w:t>
      </w:r>
      <w:r w:rsidRPr="006B7D0C">
        <w:rPr>
          <w:rFonts w:ascii="Times New Roman" w:hAnsi="Times New Roman" w:cs="Times New Roman"/>
          <w:noProof/>
          <w:kern w:val="0"/>
          <w:sz w:val="16"/>
          <w:szCs w:val="16"/>
        </w:rPr>
        <w:tab/>
        <w:t>Silva LRG, Stefano JS, Crapnell RD, Banks CE, Janegitz BC. Additive manufactured microfluidic device for electrochemical detection of carbendazim in honey samples. Talanta Open 2023;7. https://doi.org/10.1016/j.talo.2023.100213.</w:t>
      </w:r>
    </w:p>
    <w:p w14:paraId="0199889B"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16]</w:t>
      </w:r>
      <w:r w:rsidRPr="006B7D0C">
        <w:rPr>
          <w:rFonts w:ascii="Times New Roman" w:hAnsi="Times New Roman" w:cs="Times New Roman"/>
          <w:noProof/>
          <w:kern w:val="0"/>
          <w:sz w:val="16"/>
          <w:szCs w:val="16"/>
        </w:rPr>
        <w:tab/>
        <w:t>Peng S, Wang A, Lian Y, Jia J, Ji X, Yang H, et al. Technology for Rapid Detection of Cyromazine Residues in Fruits and Vegetables: Molecularly Imprinted Electrochemical Sensors. Biosensors 2022;12. https://doi.org/10.3390/bios12060414.</w:t>
      </w:r>
    </w:p>
    <w:p w14:paraId="7A1A56FB"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17]</w:t>
      </w:r>
      <w:r w:rsidRPr="006B7D0C">
        <w:rPr>
          <w:rFonts w:ascii="Times New Roman" w:hAnsi="Times New Roman" w:cs="Times New Roman"/>
          <w:noProof/>
          <w:kern w:val="0"/>
          <w:sz w:val="16"/>
          <w:szCs w:val="16"/>
        </w:rPr>
        <w:tab/>
        <w:t>Jiang R, Pang YH, Yang QY, Wan CQ, Shen XF. Copper porphyrin metal-organic framework modified carbon paper for electrochemical sensing of glyphosate. Sensors Actuators B Chem 2022;358:131492. https://doi.org/10.1016/j.snb.2022.131492.</w:t>
      </w:r>
    </w:p>
    <w:p w14:paraId="5F87CF9F"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18]</w:t>
      </w:r>
      <w:r w:rsidRPr="006B7D0C">
        <w:rPr>
          <w:rFonts w:ascii="Times New Roman" w:hAnsi="Times New Roman" w:cs="Times New Roman"/>
          <w:noProof/>
          <w:kern w:val="0"/>
          <w:sz w:val="16"/>
          <w:szCs w:val="16"/>
        </w:rPr>
        <w:tab/>
        <w:t>Rajaji U, Yogesh Kumar K, Arumugam R, Alothman AA, Ouladsmane M, Chung RJ, et al. Sonochemical construction of hierarchical strontium doped lanthanum trisulfide electrocatalyst: An efficient electrode for highly sensitive detection of ecological pollutant in food and water. Ultrason Sonochem 2023;92:106251. https://doi.org/10.1016/j.ultsonch.2022.106251.</w:t>
      </w:r>
    </w:p>
    <w:p w14:paraId="7834F67A"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19]</w:t>
      </w:r>
      <w:r w:rsidRPr="006B7D0C">
        <w:rPr>
          <w:rFonts w:ascii="Times New Roman" w:hAnsi="Times New Roman" w:cs="Times New Roman"/>
          <w:noProof/>
          <w:kern w:val="0"/>
          <w:sz w:val="16"/>
          <w:szCs w:val="16"/>
        </w:rPr>
        <w:tab/>
        <w:t>Ruiyi L, Jin W, Nana L, Dan X, Zaijun L. Electrochemical detection of omethoate and acetamiprid in vegetable and fruit with high sensitivity and selectivity based on pomegranate-like gold nanoparticle and double target-induced DNA cycle signal amplification. Sensors Actuators B Chem 2022;359:131597. https://doi.org/10.1016/j.snb.2022.131597.</w:t>
      </w:r>
    </w:p>
    <w:p w14:paraId="22E09FDB"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0]</w:t>
      </w:r>
      <w:r w:rsidRPr="006B7D0C">
        <w:rPr>
          <w:rFonts w:ascii="Times New Roman" w:hAnsi="Times New Roman" w:cs="Times New Roman"/>
          <w:noProof/>
          <w:kern w:val="0"/>
          <w:sz w:val="16"/>
          <w:szCs w:val="16"/>
        </w:rPr>
        <w:tab/>
        <w:t>Alsulami A, Kumarswamy YK, Prashanth MK, Hamzada S, Lakshminarayana P, Pradeep Kumar CB, et al. Fabrication of FeVO4/RGO Nanocomposite: An Amperometric Probe for Sensitive Detection of Methyl Parathion in Green Beans and Solar Light-Induced Degradation. ACS Omega 2022;7:45239–52. https://doi.org/10.1021/acsomega.2c05729.</w:t>
      </w:r>
    </w:p>
    <w:p w14:paraId="1E616004"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1]</w:t>
      </w:r>
      <w:r w:rsidRPr="006B7D0C">
        <w:rPr>
          <w:rFonts w:ascii="Times New Roman" w:hAnsi="Times New Roman" w:cs="Times New Roman"/>
          <w:noProof/>
          <w:kern w:val="0"/>
          <w:sz w:val="16"/>
          <w:szCs w:val="16"/>
        </w:rPr>
        <w:tab/>
        <w:t>Fouda-Mbanga BG, Prabakaran E, Pillay K. Carbohydrate biopolymers, lignin based adsorbents for removal of heavy metals (Cd2+, Pb2+, Zn2+) from wastewater, regeneration and reuse for spent adsorbents including latent fingerprint detection: A review. Biotechnol Reports 2021;30:e00609. https://doi.org/10.1016/j.btre.2021.e00609.</w:t>
      </w:r>
    </w:p>
    <w:p w14:paraId="18AD298F"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2]</w:t>
      </w:r>
      <w:r w:rsidRPr="006B7D0C">
        <w:rPr>
          <w:rFonts w:ascii="Times New Roman" w:hAnsi="Times New Roman" w:cs="Times New Roman"/>
          <w:noProof/>
          <w:kern w:val="0"/>
          <w:sz w:val="16"/>
          <w:szCs w:val="16"/>
        </w:rPr>
        <w:tab/>
        <w:t>Asha PK, Deepak K, Prashanth MK, Parashuram L, Devi VSA, Archana S, et al. Ag decorated Zn-Al layered double hydroxide for adsorptive removal of heavy metals and antimicrobial activity: Numerical investigations, statistical analysis and kinetic studies. Environ Nanotechnology, Monit Manag 2023;20:100787. https://doi.org/10.1016/J.ENMM.2023.100787.</w:t>
      </w:r>
    </w:p>
    <w:p w14:paraId="46201DF4"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3]</w:t>
      </w:r>
      <w:r w:rsidRPr="006B7D0C">
        <w:rPr>
          <w:rFonts w:ascii="Times New Roman" w:hAnsi="Times New Roman" w:cs="Times New Roman"/>
          <w:noProof/>
          <w:kern w:val="0"/>
          <w:sz w:val="16"/>
          <w:szCs w:val="16"/>
        </w:rPr>
        <w:tab/>
        <w:t>Divyarani K, Sreenivasa S, Rao TMC, Nabgan W, Alharthi FA, Jeon BH, et al. Boosting sulfate radical assisted photocatalytic advanced oxidative degradation of tetracycline via few-layered CoZn@MOF/GO nanosheets. Colloids Surfaces A Physicochem Eng Asp 2023;671:131606. https://doi.org/10.1016/j.colsurfa.2023.131606.</w:t>
      </w:r>
    </w:p>
    <w:p w14:paraId="5929ECA9"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4]</w:t>
      </w:r>
      <w:r w:rsidRPr="006B7D0C">
        <w:rPr>
          <w:rFonts w:ascii="Times New Roman" w:hAnsi="Times New Roman" w:cs="Times New Roman"/>
          <w:noProof/>
          <w:kern w:val="0"/>
          <w:sz w:val="16"/>
          <w:szCs w:val="16"/>
        </w:rPr>
        <w:tab/>
        <w:t>Yallur BC, Adimule V, nabgan W, Raghu MS, Alharthi FA, Jeon BH, et al. Solar-light-sensitive Zr/Cu-(H2BDC-BPD) metal organic framework for photocatalytic dye degradation and hydrogen evolution. Surfaces and Interfaces 2023;36. https://doi.org/10.1016/j.surfin.2022.102587.</w:t>
      </w:r>
    </w:p>
    <w:p w14:paraId="3868F320"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5]</w:t>
      </w:r>
      <w:r w:rsidRPr="006B7D0C">
        <w:rPr>
          <w:rFonts w:ascii="Times New Roman" w:hAnsi="Times New Roman" w:cs="Times New Roman"/>
          <w:noProof/>
          <w:kern w:val="0"/>
          <w:sz w:val="16"/>
          <w:szCs w:val="16"/>
        </w:rPr>
        <w:tab/>
        <w:t>Wang X, Qi Y, Shen Y, Yuan Y, Zhang L, Zhang C, et al. A ratiometric electrochemical sensor for simultaneous detection of multiple heavy metal ions based on ferrocene-functionalized metal-organic framework. Sensors Actuators, B Chem 2020;310:127756. https://doi.org/10.1016/j.snb.2020.127756.</w:t>
      </w:r>
    </w:p>
    <w:p w14:paraId="2D43E366"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6]</w:t>
      </w:r>
      <w:r w:rsidRPr="006B7D0C">
        <w:rPr>
          <w:rFonts w:ascii="Times New Roman" w:hAnsi="Times New Roman" w:cs="Times New Roman"/>
          <w:noProof/>
          <w:kern w:val="0"/>
          <w:sz w:val="16"/>
          <w:szCs w:val="16"/>
        </w:rPr>
        <w:tab/>
        <w:t>Zhang X, Huang X, Xu Y, Wang X, Guo Z, Huang X, et al. Single-step electrochemical sensing of ppt-level lead in leaf vegetables based on peroxidase-mimicking metal-organic framework. Biosens Bioelectron 2020;168:112544. https://doi.org/10.1016/j.bios.2020.112544.</w:t>
      </w:r>
    </w:p>
    <w:p w14:paraId="2077928E"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7]</w:t>
      </w:r>
      <w:r w:rsidRPr="006B7D0C">
        <w:rPr>
          <w:rFonts w:ascii="Times New Roman" w:hAnsi="Times New Roman" w:cs="Times New Roman"/>
          <w:noProof/>
          <w:kern w:val="0"/>
          <w:sz w:val="16"/>
          <w:szCs w:val="16"/>
        </w:rPr>
        <w:tab/>
        <w:t>Ma S, Zhang Q, Zhu J, Shi H, Zhang K, Shen Y. Rational engineering of Ag-doped reduced graphene oxide as electrochemical sensor for trace mercury ions monitoring. Sensors Actuators, B Chem 2021;345:130383. https://doi.org/10.1016/j.snb.2021.130383.</w:t>
      </w:r>
    </w:p>
    <w:p w14:paraId="263E048A"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8]</w:t>
      </w:r>
      <w:r w:rsidRPr="006B7D0C">
        <w:rPr>
          <w:rFonts w:ascii="Times New Roman" w:hAnsi="Times New Roman" w:cs="Times New Roman"/>
          <w:noProof/>
          <w:kern w:val="0"/>
          <w:sz w:val="16"/>
          <w:szCs w:val="16"/>
        </w:rPr>
        <w:tab/>
        <w:t>Li Y, Huang H, Cui R, Wang D, Yin Z, Wang D, et al. Electrochemical sensor based on graphdiyne is effectively used to determine Cd2+ and Pb2+ in water. Sensors Actuators, B Chem 2021;332:129519. https://doi.org/10.1016/j.snb.2021.129519.</w:t>
      </w:r>
    </w:p>
    <w:p w14:paraId="3440E964"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29]</w:t>
      </w:r>
      <w:r w:rsidRPr="006B7D0C">
        <w:rPr>
          <w:rFonts w:ascii="Times New Roman" w:hAnsi="Times New Roman" w:cs="Times New Roman"/>
          <w:noProof/>
          <w:kern w:val="0"/>
          <w:sz w:val="16"/>
          <w:szCs w:val="16"/>
        </w:rPr>
        <w:tab/>
        <w:t>Akhtar M, Tahir A, Zulfiqar S, Hanif F, Warsi MF, Agboola PO, et al. Ternary hybrid of polyaniline-alanine-reduced graphene oxide for electrochemical sensing of heavy metal ions. Synth Met 2020;265. https://doi.org/10.1016/j.synthmet.2020.116410.</w:t>
      </w:r>
    </w:p>
    <w:p w14:paraId="39467134"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30]</w:t>
      </w:r>
      <w:r w:rsidRPr="006B7D0C">
        <w:rPr>
          <w:rFonts w:ascii="Times New Roman" w:hAnsi="Times New Roman" w:cs="Times New Roman"/>
          <w:noProof/>
          <w:kern w:val="0"/>
          <w:sz w:val="16"/>
          <w:szCs w:val="16"/>
        </w:rPr>
        <w:tab/>
        <w:t>Ru J, Wang X, Cui X, Wang F, Ji H, Du X, et al. GaOOH-modified metal-organic frameworks UiO-66-NH2: Selective and sensitive sensing four heavy-metal ions in real wastewater by electrochemical method. Talanta 2021;234:122679. https://doi.org/10.1016/j.talanta.2021.122679.</w:t>
      </w:r>
    </w:p>
    <w:p w14:paraId="5E71A37E"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31]</w:t>
      </w:r>
      <w:r w:rsidRPr="006B7D0C">
        <w:rPr>
          <w:rFonts w:ascii="Times New Roman" w:hAnsi="Times New Roman" w:cs="Times New Roman"/>
          <w:noProof/>
          <w:kern w:val="0"/>
          <w:sz w:val="16"/>
          <w:szCs w:val="16"/>
        </w:rPr>
        <w:tab/>
        <w:t>Govindasamy M, Wang SF, Almahri A, Rajaji U. Effects of sonochemical approach and induced contraction of core–shell bismuth sulfide/graphitic carbon nitride as an efficient electrode materials for electrocatalytic detection of antibiotic drug in foodstuffs. Ultrason Sonochem 2021;72. https://doi.org/10.1016/j.ultsonch.2020.105445.</w:t>
      </w:r>
    </w:p>
    <w:p w14:paraId="4899FD2D"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lastRenderedPageBreak/>
        <w:t>[32]</w:t>
      </w:r>
      <w:r w:rsidRPr="006B7D0C">
        <w:rPr>
          <w:rFonts w:ascii="Times New Roman" w:hAnsi="Times New Roman" w:cs="Times New Roman"/>
          <w:noProof/>
          <w:kern w:val="0"/>
          <w:sz w:val="16"/>
          <w:szCs w:val="16"/>
        </w:rPr>
        <w:tab/>
        <w:t>Karuppiah C, Venkatesh K, Hsu LF, Arunachalam P, Yang CC, Ramaraj SK, et al. An improving aqueous dispersion of polydopamine functionalized vapor grown carbon fiber for the effective sensing electrode fabrication to chloramphenicol drug detection in food samples. Microchem J 2021;170:106675. https://doi.org/10.1016/j.microc.2021.106675.</w:t>
      </w:r>
    </w:p>
    <w:p w14:paraId="56929079"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33]</w:t>
      </w:r>
      <w:r w:rsidRPr="006B7D0C">
        <w:rPr>
          <w:rFonts w:ascii="Times New Roman" w:hAnsi="Times New Roman" w:cs="Times New Roman"/>
          <w:noProof/>
          <w:kern w:val="0"/>
          <w:sz w:val="16"/>
          <w:szCs w:val="16"/>
        </w:rPr>
        <w:tab/>
        <w:t>Abraham T, Gigimol MG, Priyanka RN, Punnoose MS, Korah BK, Mathew B. In-situ fabrication of Ag3PO4 based binary composite for the efficient electrochemical sensing of tetracycline. Mater Lett 2020;279:128502. https://doi.org/10.1016/j.matlet.2020.128502.</w:t>
      </w:r>
    </w:p>
    <w:p w14:paraId="4FBD45BA"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34]</w:t>
      </w:r>
      <w:r w:rsidRPr="006B7D0C">
        <w:rPr>
          <w:rFonts w:ascii="Times New Roman" w:hAnsi="Times New Roman" w:cs="Times New Roman"/>
          <w:noProof/>
          <w:kern w:val="0"/>
          <w:sz w:val="16"/>
          <w:szCs w:val="16"/>
        </w:rPr>
        <w:tab/>
        <w:t>Yadav AK, Verma D, Lakshmi GBVS, Eremin S, Solanki PR. Fabrication of label-free and ultrasensitive electrochemical immunosensor based on molybdenum disulfide nanoparticles modified disposable ITO: An analytical platform for antibiotic detection in food samples. Food Chem 2021;363. https://doi.org/10.1016/j.foodchem.2021.130245.</w:t>
      </w:r>
    </w:p>
    <w:p w14:paraId="2B28CD42"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35]</w:t>
      </w:r>
      <w:r w:rsidRPr="006B7D0C">
        <w:rPr>
          <w:rFonts w:ascii="Times New Roman" w:hAnsi="Times New Roman" w:cs="Times New Roman"/>
          <w:noProof/>
          <w:kern w:val="0"/>
          <w:sz w:val="16"/>
          <w:szCs w:val="16"/>
        </w:rPr>
        <w:tab/>
        <w:t>Nikhil N, Srivastava SK, Srivastava A, Srivastava M, Prakash R. Electrochemical Sensing of Roxarsone on Natural Biomass-Derived Two-Dimensional Carbon Material as Promising Electrode Material. ACS Omega 2022;7:2908–17. https://doi.org/10.1021/acsomega.1c05800.</w:t>
      </w:r>
    </w:p>
    <w:p w14:paraId="57572AE7"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36]</w:t>
      </w:r>
      <w:r w:rsidRPr="006B7D0C">
        <w:rPr>
          <w:rFonts w:ascii="Times New Roman" w:hAnsi="Times New Roman" w:cs="Times New Roman"/>
          <w:noProof/>
          <w:kern w:val="0"/>
          <w:sz w:val="16"/>
          <w:szCs w:val="16"/>
        </w:rPr>
        <w:tab/>
        <w:t>Akshatha S, Sreenivasa S, Parashuram L, Udaya Kumar V, Sharma SC, Nagabhushana H, et al. Synergistic effect of hybrid Ce3+/Ce4+ doped Bi2O3 nano-sphere photocatalyst for enhanced photocatalytic degradation of alizarin red S dye and its NUV excited photoluminescence studies. J Environ Chem Eng 2019;7:103053. https://doi.org/10.1016/j.jece.2019.103053.</w:t>
      </w:r>
    </w:p>
    <w:p w14:paraId="4615B629"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37]</w:t>
      </w:r>
      <w:r w:rsidRPr="006B7D0C">
        <w:rPr>
          <w:rFonts w:ascii="Times New Roman" w:hAnsi="Times New Roman" w:cs="Times New Roman"/>
          <w:noProof/>
          <w:kern w:val="0"/>
          <w:sz w:val="16"/>
          <w:szCs w:val="16"/>
        </w:rPr>
        <w:tab/>
        <w:t>Hamzad S, Kumar KY, Prashanth MK, Radhika D, Parashuram L, Alharti FA, et al. Boron doped RGO from discharged dry cells decorated Niobium pentoxide for enhanced visible light-induced hydrogen evolution and water decontamination. Surfaces and Interfaces 2023;36. https://doi.org/10.1016/j.surfin.2022.102544.</w:t>
      </w:r>
    </w:p>
    <w:p w14:paraId="49FA1F5B"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38]</w:t>
      </w:r>
      <w:r w:rsidRPr="006B7D0C">
        <w:rPr>
          <w:rFonts w:ascii="Times New Roman" w:hAnsi="Times New Roman" w:cs="Times New Roman"/>
          <w:noProof/>
          <w:kern w:val="0"/>
          <w:sz w:val="16"/>
          <w:szCs w:val="16"/>
        </w:rPr>
        <w:tab/>
        <w:t>Rao Akshatha S, Sreenivasa S, Parashuram L, Raghu MS, Yogesh Kumar K, Madhu Chakrapani Rao T. Visible-Light-Induced Photochemical Hydrogen Evolution and Degradation of Crystal Violet Dye by Interwoven Layered MoS2/Wurtzite ZnS Heterostructure Photocatalyst. ChemistrySelect 2020;5:6918–26. https://doi.org/10.1002/slct.202001914.</w:t>
      </w:r>
    </w:p>
    <w:p w14:paraId="1B91C572"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39]</w:t>
      </w:r>
      <w:r w:rsidRPr="006B7D0C">
        <w:rPr>
          <w:rFonts w:ascii="Times New Roman" w:hAnsi="Times New Roman" w:cs="Times New Roman"/>
          <w:noProof/>
          <w:kern w:val="0"/>
          <w:sz w:val="16"/>
          <w:szCs w:val="16"/>
        </w:rPr>
        <w:tab/>
        <w:t>Alkorbi AS, Kumar KY, Prashanth MK, Parashuram L, Abate A, Alharti FA, et al. Samarium vanadate affixed sulfur self doped g-C3N4 heterojunction; photocatalytic, photoelectrocatalytic hydrogen evolution and dye degradation. Int J Hydrogen Energy 2022;47:12988–3003. https://doi.org/10.1016/J.IJHYDENE.2022.02.071.</w:t>
      </w:r>
    </w:p>
    <w:p w14:paraId="425062A8"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0]</w:t>
      </w:r>
      <w:r w:rsidRPr="006B7D0C">
        <w:rPr>
          <w:rFonts w:ascii="Times New Roman" w:hAnsi="Times New Roman" w:cs="Times New Roman"/>
          <w:noProof/>
          <w:kern w:val="0"/>
          <w:sz w:val="16"/>
          <w:szCs w:val="16"/>
        </w:rPr>
        <w:tab/>
        <w:t>Zhang K, Zeng H, Feng J, Liu Z, Chu Z, Jin W. Screen-printing of core-shell Mn3O4@C nanocubes based sensing microchip performing ultrasensitive recognition of allura red. Food Chem Toxicol 2022;162:112908. https://doi.org/10.1016/j.fct.2022.112908.</w:t>
      </w:r>
    </w:p>
    <w:p w14:paraId="20E5A25F"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1]</w:t>
      </w:r>
      <w:r w:rsidRPr="006B7D0C">
        <w:rPr>
          <w:rFonts w:ascii="Times New Roman" w:hAnsi="Times New Roman" w:cs="Times New Roman"/>
          <w:noProof/>
          <w:kern w:val="0"/>
          <w:sz w:val="16"/>
          <w:szCs w:val="16"/>
        </w:rPr>
        <w:tab/>
        <w:t>Hareesha N, Manjunatha JG, Amrutha BM, Sreeharsha N, Basheeruddin Asdaq SM, Anwer MK. A fast and selective electrochemical detection of vanillin in food samples on the surface of poly(glutamic acid) functionalized multiwalled carbon nanotubes and graphite composite paste sensor. Colloids Surfaces A Physicochem Eng Asp 2021;626:127042. https://doi.org/10.1016/j.colsurfa.2021.127042.</w:t>
      </w:r>
    </w:p>
    <w:p w14:paraId="2492DA19"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2]</w:t>
      </w:r>
      <w:r w:rsidRPr="006B7D0C">
        <w:rPr>
          <w:rFonts w:ascii="Times New Roman" w:hAnsi="Times New Roman" w:cs="Times New Roman"/>
          <w:noProof/>
          <w:kern w:val="0"/>
          <w:sz w:val="16"/>
          <w:szCs w:val="16"/>
        </w:rPr>
        <w:tab/>
        <w:t>Singh R, Singh M. Molecularly imprinted electrochemical sensor for highly selective and sensitive determination of artificial sweetener Acesulfame-K. Talanta Open 2023;7:100194. https://doi.org/10.1016/j.talo.2023.100194.</w:t>
      </w:r>
    </w:p>
    <w:p w14:paraId="30C5C4C7"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3]</w:t>
      </w:r>
      <w:r w:rsidRPr="006B7D0C">
        <w:rPr>
          <w:rFonts w:ascii="Times New Roman" w:hAnsi="Times New Roman" w:cs="Times New Roman"/>
          <w:noProof/>
          <w:kern w:val="0"/>
          <w:sz w:val="16"/>
          <w:szCs w:val="16"/>
        </w:rPr>
        <w:tab/>
        <w:t>Krishnan RG, Saraswathyamma B. Disposable electrochemical sensor for coumarin induced milk toxicity in raw milk samples. Meas J Int Meas Confed 2021;170:108709. https://doi.org/10.1016/j.measurement.2020.108709.</w:t>
      </w:r>
    </w:p>
    <w:p w14:paraId="2E1ADC03"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4]</w:t>
      </w:r>
      <w:r w:rsidRPr="006B7D0C">
        <w:rPr>
          <w:rFonts w:ascii="Times New Roman" w:hAnsi="Times New Roman" w:cs="Times New Roman"/>
          <w:noProof/>
          <w:kern w:val="0"/>
          <w:sz w:val="16"/>
          <w:szCs w:val="16"/>
        </w:rPr>
        <w:tab/>
        <w:t>Pushpanjali PA, Manjunatha JG, Amrutha BM, Hareesha N. Development of carbon nanotube-based polymer-modified electrochemical sensor for the voltammetric study of Curcumin. Mater Res Innov 2021;25:412–20. https://doi.org/10.1080/14328917.2020.1842589.</w:t>
      </w:r>
    </w:p>
    <w:p w14:paraId="57773123"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5]</w:t>
      </w:r>
      <w:r w:rsidRPr="006B7D0C">
        <w:rPr>
          <w:rFonts w:ascii="Times New Roman" w:hAnsi="Times New Roman" w:cs="Times New Roman"/>
          <w:noProof/>
          <w:kern w:val="0"/>
          <w:sz w:val="16"/>
          <w:szCs w:val="16"/>
        </w:rPr>
        <w:tab/>
        <w:t>Sun C, Liao X, Huang P, Shan G, Ma X, Fu L, et al. A self-assembled electrochemical immunosensor for ultra-sensitive detection of ochratoxin A in medicinal and edible malt. Food Chem 2020;315:126289. https://doi.org/10.1016/j.foodchem.2020.126289.</w:t>
      </w:r>
    </w:p>
    <w:p w14:paraId="12A4E196"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6]</w:t>
      </w:r>
      <w:r w:rsidRPr="006B7D0C">
        <w:rPr>
          <w:rFonts w:ascii="Times New Roman" w:hAnsi="Times New Roman" w:cs="Times New Roman"/>
          <w:noProof/>
          <w:kern w:val="0"/>
          <w:sz w:val="16"/>
          <w:szCs w:val="16"/>
        </w:rPr>
        <w:tab/>
        <w:t>Xu Y, Cheng Y, Jia Y, Ye BC. Synthesis of MOF-derived Ni@C materials for the electrochemical detection of histamine. Talanta 2020;219:121360. https://doi.org/10.1016/j.talanta.2020.121360.</w:t>
      </w:r>
    </w:p>
    <w:p w14:paraId="5A6EF11C"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7]</w:t>
      </w:r>
      <w:r w:rsidRPr="006B7D0C">
        <w:rPr>
          <w:rFonts w:ascii="Times New Roman" w:hAnsi="Times New Roman" w:cs="Times New Roman"/>
          <w:noProof/>
          <w:kern w:val="0"/>
          <w:sz w:val="16"/>
          <w:szCs w:val="16"/>
        </w:rPr>
        <w:tab/>
        <w:t>Parashuram L, Prashanth MK, Krishnaiah P, Kumar CBP, Alharti FA, Kumar KY, et al. Nitrogen doped carbon spheres from Tamarindus indica shell decorated with vanadium pentoxide; photoelectrochemical water splitting, photochemical hydrogen evolution &amp; degradation of Bisphenol A. Chemosphere 2022;287:132348. https://doi.org/10.1016/J.CHEMOSPHERE.2021.132348.</w:t>
      </w:r>
    </w:p>
    <w:p w14:paraId="6D24B329"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8]</w:t>
      </w:r>
      <w:r w:rsidRPr="006B7D0C">
        <w:rPr>
          <w:rFonts w:ascii="Times New Roman" w:hAnsi="Times New Roman" w:cs="Times New Roman"/>
          <w:noProof/>
          <w:kern w:val="0"/>
          <w:sz w:val="16"/>
          <w:szCs w:val="16"/>
        </w:rPr>
        <w:tab/>
        <w:t>Karthika P, Shanmuganathan S, Viswanathan S, Delerue-Matos C. Molecularly imprinted polymer-based electrochemical sensor for the determination of endocrine disruptor bisphenol-A in bovine milk. Food Chem 2021;363:130287. https://doi.org/10.1016/j.foodchem.2021.130287.</w:t>
      </w:r>
    </w:p>
    <w:p w14:paraId="33FA0CA1"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49]</w:t>
      </w:r>
      <w:r w:rsidRPr="006B7D0C">
        <w:rPr>
          <w:rFonts w:ascii="Times New Roman" w:hAnsi="Times New Roman" w:cs="Times New Roman"/>
          <w:noProof/>
          <w:kern w:val="0"/>
          <w:sz w:val="16"/>
          <w:szCs w:val="16"/>
        </w:rPr>
        <w:tab/>
        <w:t>Yan F, Wang M, Jin Q, Zhou H, Xie L, Tang H, et al. Vertically-ordered mesoporous silica films on graphene for anti-fouling electrochemical detection of tert-butylhydroquinone in cosmetics and edible oils. J Electroanal Chem 2021;881:114969. https://doi.org/10.1016/j.jelechem.2020.114969.</w:t>
      </w:r>
    </w:p>
    <w:p w14:paraId="1AC34326"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kern w:val="0"/>
          <w:sz w:val="16"/>
          <w:szCs w:val="16"/>
        </w:rPr>
      </w:pPr>
      <w:r w:rsidRPr="006B7D0C">
        <w:rPr>
          <w:rFonts w:ascii="Times New Roman" w:hAnsi="Times New Roman" w:cs="Times New Roman"/>
          <w:noProof/>
          <w:kern w:val="0"/>
          <w:sz w:val="16"/>
          <w:szCs w:val="16"/>
        </w:rPr>
        <w:t>[50]</w:t>
      </w:r>
      <w:r w:rsidRPr="006B7D0C">
        <w:rPr>
          <w:rFonts w:ascii="Times New Roman" w:hAnsi="Times New Roman" w:cs="Times New Roman"/>
          <w:noProof/>
          <w:kern w:val="0"/>
          <w:sz w:val="16"/>
          <w:szCs w:val="16"/>
        </w:rPr>
        <w:tab/>
        <w:t>Gangadharappa MS, Raghu MS, Kumar S, Parashuram L, Kumar VU. Elaeocarpus Ganitrus Structured Mesoporous Hybrid Mn3+/4+ loaded Zirconia Self Assembly as a Versatile Amperometric Probe for the Electrochemical Detection of Nitrite. ChemistrySelect 2021;6:880–7. https://doi.org/10.1002/slct.202004543.</w:t>
      </w:r>
    </w:p>
    <w:p w14:paraId="4FF3C74B" w14:textId="77777777" w:rsidR="001A6A3B" w:rsidRPr="006B7D0C" w:rsidRDefault="001A6A3B" w:rsidP="006B7D0C">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6B7D0C">
        <w:rPr>
          <w:rFonts w:ascii="Times New Roman" w:hAnsi="Times New Roman" w:cs="Times New Roman"/>
          <w:noProof/>
          <w:kern w:val="0"/>
          <w:sz w:val="16"/>
          <w:szCs w:val="16"/>
        </w:rPr>
        <w:t>[51]</w:t>
      </w:r>
      <w:r w:rsidRPr="006B7D0C">
        <w:rPr>
          <w:rFonts w:ascii="Times New Roman" w:hAnsi="Times New Roman" w:cs="Times New Roman"/>
          <w:noProof/>
          <w:kern w:val="0"/>
          <w:sz w:val="16"/>
          <w:szCs w:val="16"/>
        </w:rPr>
        <w:tab/>
        <w:t>Velmurugan S, Palanisamy S, Yang TCK. Single-crystalline SnS2 nano-hexagons based non-enzymatic electrochemical sensor for detection of carcinogenic nitrite in food samples. Sensors Actuators, B Chem 2020;316:128106. https://doi.org/10.1016/j.snb.2020.128106.</w:t>
      </w:r>
    </w:p>
    <w:p w14:paraId="77215229" w14:textId="646A5FD3" w:rsidR="000C1F31" w:rsidRPr="006B7D0C" w:rsidRDefault="00856E5C" w:rsidP="00C0644C">
      <w:pPr>
        <w:widowControl w:val="0"/>
        <w:autoSpaceDE w:val="0"/>
        <w:autoSpaceDN w:val="0"/>
        <w:adjustRightInd w:val="0"/>
        <w:spacing w:line="240" w:lineRule="auto"/>
        <w:jc w:val="both"/>
        <w:rPr>
          <w:rFonts w:ascii="Times New Roman" w:hAnsi="Times New Roman" w:cs="Times New Roman"/>
          <w:b/>
          <w:bCs/>
          <w:sz w:val="16"/>
          <w:szCs w:val="16"/>
        </w:rPr>
      </w:pPr>
      <w:r w:rsidRPr="006B7D0C">
        <w:rPr>
          <w:rFonts w:ascii="Times New Roman" w:hAnsi="Times New Roman" w:cs="Times New Roman"/>
          <w:b/>
          <w:bCs/>
          <w:sz w:val="16"/>
          <w:szCs w:val="16"/>
        </w:rPr>
        <w:lastRenderedPageBreak/>
        <w:fldChar w:fldCharType="end"/>
      </w:r>
    </w:p>
    <w:sectPr w:rsidR="000C1F31" w:rsidRPr="006B7D0C" w:rsidSect="006B7D0C">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haris SIL">
    <w:altName w:val="Charis SI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harisSIL">
    <w:altName w:val="Arial Unicode MS"/>
    <w:panose1 w:val="00000000000000000000"/>
    <w:charset w:val="81"/>
    <w:family w:val="auto"/>
    <w:notTrueType/>
    <w:pitch w:val="default"/>
    <w:sig w:usb0="00000000" w:usb1="09060000" w:usb2="00000010" w:usb3="00000000" w:csb0="00080000" w:csb1="00000000"/>
  </w:font>
  <w:font w:name="MinionPro-Regular">
    <w:altName w:val="MS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17B55"/>
    <w:multiLevelType w:val="hybridMultilevel"/>
    <w:tmpl w:val="B1EE6C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F159C3"/>
    <w:multiLevelType w:val="hybridMultilevel"/>
    <w:tmpl w:val="8824571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B95711"/>
    <w:multiLevelType w:val="hybridMultilevel"/>
    <w:tmpl w:val="DBA619FE"/>
    <w:lvl w:ilvl="0" w:tplc="67E41CBE">
      <w:start w:val="1"/>
      <w:numFmt w:val="upperRoman"/>
      <w:lvlText w:val="%1."/>
      <w:lvlJc w:val="righ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200EF5"/>
    <w:multiLevelType w:val="hybridMultilevel"/>
    <w:tmpl w:val="6A048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530587"/>
    <w:multiLevelType w:val="hybridMultilevel"/>
    <w:tmpl w:val="E6644C7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75998542">
    <w:abstractNumId w:val="0"/>
  </w:num>
  <w:num w:numId="2" w16cid:durableId="862521973">
    <w:abstractNumId w:val="1"/>
  </w:num>
  <w:num w:numId="3" w16cid:durableId="970669321">
    <w:abstractNumId w:val="3"/>
  </w:num>
  <w:num w:numId="4" w16cid:durableId="1807117430">
    <w:abstractNumId w:val="2"/>
  </w:num>
  <w:num w:numId="5" w16cid:durableId="3139178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4DE6"/>
    <w:rsid w:val="0000252A"/>
    <w:rsid w:val="00003C02"/>
    <w:rsid w:val="00003F57"/>
    <w:rsid w:val="00010795"/>
    <w:rsid w:val="00017183"/>
    <w:rsid w:val="000233CE"/>
    <w:rsid w:val="000616C1"/>
    <w:rsid w:val="00067834"/>
    <w:rsid w:val="0007562D"/>
    <w:rsid w:val="00097A2D"/>
    <w:rsid w:val="000B43EC"/>
    <w:rsid w:val="000C1F31"/>
    <w:rsid w:val="000C47A1"/>
    <w:rsid w:val="000E0DD8"/>
    <w:rsid w:val="00112485"/>
    <w:rsid w:val="0012361E"/>
    <w:rsid w:val="001251DA"/>
    <w:rsid w:val="00131D90"/>
    <w:rsid w:val="001556ED"/>
    <w:rsid w:val="00155D0E"/>
    <w:rsid w:val="001841BE"/>
    <w:rsid w:val="00185D98"/>
    <w:rsid w:val="00192DD3"/>
    <w:rsid w:val="00196D55"/>
    <w:rsid w:val="001A6A3B"/>
    <w:rsid w:val="001B4537"/>
    <w:rsid w:val="001B6086"/>
    <w:rsid w:val="001C2D21"/>
    <w:rsid w:val="001D0DB2"/>
    <w:rsid w:val="001D56D0"/>
    <w:rsid w:val="001E245B"/>
    <w:rsid w:val="001E7373"/>
    <w:rsid w:val="001E7A4B"/>
    <w:rsid w:val="001F159F"/>
    <w:rsid w:val="0020132F"/>
    <w:rsid w:val="0020437B"/>
    <w:rsid w:val="00210A0F"/>
    <w:rsid w:val="0023264B"/>
    <w:rsid w:val="00233DEC"/>
    <w:rsid w:val="00236A8A"/>
    <w:rsid w:val="00241B4A"/>
    <w:rsid w:val="00242D2E"/>
    <w:rsid w:val="00256BE0"/>
    <w:rsid w:val="00263829"/>
    <w:rsid w:val="002802E2"/>
    <w:rsid w:val="002816A0"/>
    <w:rsid w:val="002846D9"/>
    <w:rsid w:val="00292E01"/>
    <w:rsid w:val="00294FDD"/>
    <w:rsid w:val="002A2C4C"/>
    <w:rsid w:val="002B1FCC"/>
    <w:rsid w:val="002B3C6F"/>
    <w:rsid w:val="002B4F84"/>
    <w:rsid w:val="002C781C"/>
    <w:rsid w:val="002D2315"/>
    <w:rsid w:val="002F655B"/>
    <w:rsid w:val="00301B19"/>
    <w:rsid w:val="003129D7"/>
    <w:rsid w:val="00314481"/>
    <w:rsid w:val="0033306F"/>
    <w:rsid w:val="003359F3"/>
    <w:rsid w:val="003366A9"/>
    <w:rsid w:val="003779B1"/>
    <w:rsid w:val="0039770D"/>
    <w:rsid w:val="003A1E69"/>
    <w:rsid w:val="003B5674"/>
    <w:rsid w:val="003B5E17"/>
    <w:rsid w:val="003C67E5"/>
    <w:rsid w:val="003D5156"/>
    <w:rsid w:val="003E00AB"/>
    <w:rsid w:val="004068A3"/>
    <w:rsid w:val="00412DC0"/>
    <w:rsid w:val="00413768"/>
    <w:rsid w:val="004279E3"/>
    <w:rsid w:val="00427B81"/>
    <w:rsid w:val="00437B93"/>
    <w:rsid w:val="0046116C"/>
    <w:rsid w:val="00461700"/>
    <w:rsid w:val="004619E9"/>
    <w:rsid w:val="004644D8"/>
    <w:rsid w:val="004908AC"/>
    <w:rsid w:val="00491C78"/>
    <w:rsid w:val="004B03DA"/>
    <w:rsid w:val="004C7C10"/>
    <w:rsid w:val="004E231B"/>
    <w:rsid w:val="004E71CC"/>
    <w:rsid w:val="004F1BD7"/>
    <w:rsid w:val="004F1E91"/>
    <w:rsid w:val="004F27B8"/>
    <w:rsid w:val="005002AA"/>
    <w:rsid w:val="00502E0D"/>
    <w:rsid w:val="00530561"/>
    <w:rsid w:val="0053527E"/>
    <w:rsid w:val="00541DD4"/>
    <w:rsid w:val="005446CF"/>
    <w:rsid w:val="00550FEB"/>
    <w:rsid w:val="00562470"/>
    <w:rsid w:val="005633F9"/>
    <w:rsid w:val="005651B2"/>
    <w:rsid w:val="00567045"/>
    <w:rsid w:val="00591FE2"/>
    <w:rsid w:val="005A4018"/>
    <w:rsid w:val="005B4069"/>
    <w:rsid w:val="005D5BCF"/>
    <w:rsid w:val="005D69E3"/>
    <w:rsid w:val="005D7D25"/>
    <w:rsid w:val="005E2B73"/>
    <w:rsid w:val="005E6844"/>
    <w:rsid w:val="005F2D97"/>
    <w:rsid w:val="005F7F98"/>
    <w:rsid w:val="00624A22"/>
    <w:rsid w:val="006419A5"/>
    <w:rsid w:val="006654FC"/>
    <w:rsid w:val="006812CF"/>
    <w:rsid w:val="00682195"/>
    <w:rsid w:val="00685240"/>
    <w:rsid w:val="00687436"/>
    <w:rsid w:val="00687C76"/>
    <w:rsid w:val="00693C09"/>
    <w:rsid w:val="00694377"/>
    <w:rsid w:val="006B1082"/>
    <w:rsid w:val="006B37F5"/>
    <w:rsid w:val="006B7D0C"/>
    <w:rsid w:val="006C4EB7"/>
    <w:rsid w:val="006C51B9"/>
    <w:rsid w:val="006C79E5"/>
    <w:rsid w:val="006D1BDE"/>
    <w:rsid w:val="006E547C"/>
    <w:rsid w:val="006E7E17"/>
    <w:rsid w:val="006F7C8C"/>
    <w:rsid w:val="00705DBD"/>
    <w:rsid w:val="00713B2B"/>
    <w:rsid w:val="00717567"/>
    <w:rsid w:val="00720B6B"/>
    <w:rsid w:val="00724BCD"/>
    <w:rsid w:val="00731C98"/>
    <w:rsid w:val="00746EB8"/>
    <w:rsid w:val="00764D7C"/>
    <w:rsid w:val="00767D94"/>
    <w:rsid w:val="0077369C"/>
    <w:rsid w:val="007738B3"/>
    <w:rsid w:val="00774EB6"/>
    <w:rsid w:val="00782CE8"/>
    <w:rsid w:val="00797782"/>
    <w:rsid w:val="007B3AE1"/>
    <w:rsid w:val="007B673E"/>
    <w:rsid w:val="007C36B2"/>
    <w:rsid w:val="007D2BFF"/>
    <w:rsid w:val="007D6A16"/>
    <w:rsid w:val="007E09D2"/>
    <w:rsid w:val="00814E86"/>
    <w:rsid w:val="008272C2"/>
    <w:rsid w:val="0083447D"/>
    <w:rsid w:val="008350C8"/>
    <w:rsid w:val="00836C13"/>
    <w:rsid w:val="0084394A"/>
    <w:rsid w:val="008466A6"/>
    <w:rsid w:val="008511F9"/>
    <w:rsid w:val="00855147"/>
    <w:rsid w:val="00856E5C"/>
    <w:rsid w:val="00862088"/>
    <w:rsid w:val="008662BF"/>
    <w:rsid w:val="008720EF"/>
    <w:rsid w:val="008B4672"/>
    <w:rsid w:val="008C50DE"/>
    <w:rsid w:val="008C6054"/>
    <w:rsid w:val="008D27DF"/>
    <w:rsid w:val="008D5356"/>
    <w:rsid w:val="00900F8E"/>
    <w:rsid w:val="00904219"/>
    <w:rsid w:val="00924170"/>
    <w:rsid w:val="009345BF"/>
    <w:rsid w:val="00934B1B"/>
    <w:rsid w:val="00950334"/>
    <w:rsid w:val="00951D2D"/>
    <w:rsid w:val="00952F34"/>
    <w:rsid w:val="00972805"/>
    <w:rsid w:val="00973BD4"/>
    <w:rsid w:val="009830A4"/>
    <w:rsid w:val="00983E80"/>
    <w:rsid w:val="00993A42"/>
    <w:rsid w:val="00993DFF"/>
    <w:rsid w:val="00996C73"/>
    <w:rsid w:val="009A2361"/>
    <w:rsid w:val="009B12CD"/>
    <w:rsid w:val="009C3CF3"/>
    <w:rsid w:val="009E2F4A"/>
    <w:rsid w:val="009F1147"/>
    <w:rsid w:val="00A54A96"/>
    <w:rsid w:val="00A73F37"/>
    <w:rsid w:val="00A8107E"/>
    <w:rsid w:val="00A90168"/>
    <w:rsid w:val="00A944BD"/>
    <w:rsid w:val="00AA2B0C"/>
    <w:rsid w:val="00AA60D0"/>
    <w:rsid w:val="00AB116D"/>
    <w:rsid w:val="00AB30B4"/>
    <w:rsid w:val="00AC455A"/>
    <w:rsid w:val="00AD36B3"/>
    <w:rsid w:val="00AD4DE6"/>
    <w:rsid w:val="00AE48B6"/>
    <w:rsid w:val="00AF3349"/>
    <w:rsid w:val="00B0655B"/>
    <w:rsid w:val="00B06DEF"/>
    <w:rsid w:val="00B1190B"/>
    <w:rsid w:val="00B21524"/>
    <w:rsid w:val="00B46FAA"/>
    <w:rsid w:val="00B4782F"/>
    <w:rsid w:val="00B53CB9"/>
    <w:rsid w:val="00B64289"/>
    <w:rsid w:val="00B81066"/>
    <w:rsid w:val="00B85E5F"/>
    <w:rsid w:val="00B86588"/>
    <w:rsid w:val="00BA14D5"/>
    <w:rsid w:val="00BA7B0B"/>
    <w:rsid w:val="00BD06AF"/>
    <w:rsid w:val="00BE2B4E"/>
    <w:rsid w:val="00BE32EB"/>
    <w:rsid w:val="00BF49C4"/>
    <w:rsid w:val="00C0644C"/>
    <w:rsid w:val="00C32DB0"/>
    <w:rsid w:val="00C51453"/>
    <w:rsid w:val="00C52E98"/>
    <w:rsid w:val="00C5588F"/>
    <w:rsid w:val="00C62D66"/>
    <w:rsid w:val="00C667F7"/>
    <w:rsid w:val="00C71663"/>
    <w:rsid w:val="00C74EE4"/>
    <w:rsid w:val="00C76E02"/>
    <w:rsid w:val="00C80986"/>
    <w:rsid w:val="00C874AB"/>
    <w:rsid w:val="00C90F5B"/>
    <w:rsid w:val="00CA202C"/>
    <w:rsid w:val="00CA3302"/>
    <w:rsid w:val="00CB2506"/>
    <w:rsid w:val="00CC38AE"/>
    <w:rsid w:val="00CC6705"/>
    <w:rsid w:val="00CC6988"/>
    <w:rsid w:val="00CC6BEA"/>
    <w:rsid w:val="00CD22E4"/>
    <w:rsid w:val="00CF0D31"/>
    <w:rsid w:val="00CF7ECE"/>
    <w:rsid w:val="00D05580"/>
    <w:rsid w:val="00D11156"/>
    <w:rsid w:val="00D33EBC"/>
    <w:rsid w:val="00D54751"/>
    <w:rsid w:val="00D57CAA"/>
    <w:rsid w:val="00D679F4"/>
    <w:rsid w:val="00D753ED"/>
    <w:rsid w:val="00D83BB3"/>
    <w:rsid w:val="00D87989"/>
    <w:rsid w:val="00D90632"/>
    <w:rsid w:val="00DA042C"/>
    <w:rsid w:val="00DA7A56"/>
    <w:rsid w:val="00DB4DAE"/>
    <w:rsid w:val="00DC023D"/>
    <w:rsid w:val="00DC171E"/>
    <w:rsid w:val="00DD0D9F"/>
    <w:rsid w:val="00DE0402"/>
    <w:rsid w:val="00DF1E59"/>
    <w:rsid w:val="00DF26F5"/>
    <w:rsid w:val="00DF4519"/>
    <w:rsid w:val="00DF4C3E"/>
    <w:rsid w:val="00E14448"/>
    <w:rsid w:val="00E232B5"/>
    <w:rsid w:val="00E23FE4"/>
    <w:rsid w:val="00E318F0"/>
    <w:rsid w:val="00E321C3"/>
    <w:rsid w:val="00E423B7"/>
    <w:rsid w:val="00E721C4"/>
    <w:rsid w:val="00E72BF0"/>
    <w:rsid w:val="00E748E4"/>
    <w:rsid w:val="00E853A5"/>
    <w:rsid w:val="00EA1A77"/>
    <w:rsid w:val="00EC30DE"/>
    <w:rsid w:val="00ED141B"/>
    <w:rsid w:val="00EE2C45"/>
    <w:rsid w:val="00EE3C1A"/>
    <w:rsid w:val="00EF6AD8"/>
    <w:rsid w:val="00F04337"/>
    <w:rsid w:val="00F12057"/>
    <w:rsid w:val="00F12B43"/>
    <w:rsid w:val="00F14FCF"/>
    <w:rsid w:val="00F17921"/>
    <w:rsid w:val="00F45460"/>
    <w:rsid w:val="00F52F9D"/>
    <w:rsid w:val="00F74659"/>
    <w:rsid w:val="00F77130"/>
    <w:rsid w:val="00F779C0"/>
    <w:rsid w:val="00F91A5C"/>
    <w:rsid w:val="00F95B2C"/>
    <w:rsid w:val="00FA0C35"/>
    <w:rsid w:val="00FA0C8D"/>
    <w:rsid w:val="00FA24CA"/>
    <w:rsid w:val="00FA4301"/>
    <w:rsid w:val="00FB7017"/>
    <w:rsid w:val="00FB78F8"/>
    <w:rsid w:val="00FD36EA"/>
    <w:rsid w:val="00FE10CE"/>
    <w:rsid w:val="00FE49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53EE2"/>
  <w15:docId w15:val="{BD97BD15-2ED9-479E-A65B-D9980C5A5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0B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5674"/>
    <w:pPr>
      <w:ind w:left="720"/>
      <w:contextualSpacing/>
    </w:pPr>
  </w:style>
  <w:style w:type="paragraph" w:styleId="Revision">
    <w:name w:val="Revision"/>
    <w:hidden/>
    <w:uiPriority w:val="99"/>
    <w:semiHidden/>
    <w:rsid w:val="00B0655B"/>
    <w:pPr>
      <w:spacing w:after="0" w:line="240" w:lineRule="auto"/>
    </w:pPr>
  </w:style>
  <w:style w:type="paragraph" w:styleId="NormalWeb">
    <w:name w:val="Normal (Web)"/>
    <w:basedOn w:val="Normal"/>
    <w:uiPriority w:val="99"/>
    <w:semiHidden/>
    <w:unhideWhenUsed/>
    <w:rsid w:val="00185D98"/>
    <w:pPr>
      <w:spacing w:before="100" w:beforeAutospacing="1" w:after="100" w:afterAutospacing="1" w:line="240" w:lineRule="auto"/>
    </w:pPr>
    <w:rPr>
      <w:rFonts w:ascii="Times New Roman" w:eastAsia="Times New Roman" w:hAnsi="Times New Roman" w:cs="Times New Roman"/>
      <w:kern w:val="0"/>
      <w:sz w:val="24"/>
      <w:szCs w:val="24"/>
      <w:lang w:val="en-IN" w:eastAsia="en-IN"/>
      <w14:ligatures w14:val="none"/>
    </w:rPr>
  </w:style>
  <w:style w:type="paragraph" w:customStyle="1" w:styleId="Default">
    <w:name w:val="Default"/>
    <w:rsid w:val="00D54751"/>
    <w:pPr>
      <w:autoSpaceDE w:val="0"/>
      <w:autoSpaceDN w:val="0"/>
      <w:adjustRightInd w:val="0"/>
      <w:spacing w:after="0" w:line="240" w:lineRule="auto"/>
    </w:pPr>
    <w:rPr>
      <w:rFonts w:ascii="Charis SIL" w:hAnsi="Charis SIL" w:cs="Charis SIL"/>
      <w:color w:val="000000"/>
      <w:kern w:val="0"/>
      <w:sz w:val="24"/>
      <w:szCs w:val="24"/>
    </w:rPr>
  </w:style>
  <w:style w:type="paragraph" w:styleId="BalloonText">
    <w:name w:val="Balloon Text"/>
    <w:basedOn w:val="Normal"/>
    <w:link w:val="BalloonTextChar"/>
    <w:uiPriority w:val="99"/>
    <w:semiHidden/>
    <w:unhideWhenUsed/>
    <w:rsid w:val="005D69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69E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7841">
      <w:bodyDiv w:val="1"/>
      <w:marLeft w:val="0"/>
      <w:marRight w:val="0"/>
      <w:marTop w:val="0"/>
      <w:marBottom w:val="0"/>
      <w:divBdr>
        <w:top w:val="none" w:sz="0" w:space="0" w:color="auto"/>
        <w:left w:val="none" w:sz="0" w:space="0" w:color="auto"/>
        <w:bottom w:val="none" w:sz="0" w:space="0" w:color="auto"/>
        <w:right w:val="none" w:sz="0" w:space="0" w:color="auto"/>
      </w:divBdr>
    </w:div>
    <w:div w:id="971714751">
      <w:bodyDiv w:val="1"/>
      <w:marLeft w:val="0"/>
      <w:marRight w:val="0"/>
      <w:marTop w:val="0"/>
      <w:marBottom w:val="0"/>
      <w:divBdr>
        <w:top w:val="none" w:sz="0" w:space="0" w:color="auto"/>
        <w:left w:val="none" w:sz="0" w:space="0" w:color="auto"/>
        <w:bottom w:val="none" w:sz="0" w:space="0" w:color="auto"/>
        <w:right w:val="none" w:sz="0" w:space="0" w:color="auto"/>
      </w:divBdr>
    </w:div>
    <w:div w:id="1183276122">
      <w:bodyDiv w:val="1"/>
      <w:marLeft w:val="0"/>
      <w:marRight w:val="0"/>
      <w:marTop w:val="0"/>
      <w:marBottom w:val="0"/>
      <w:divBdr>
        <w:top w:val="none" w:sz="0" w:space="0" w:color="auto"/>
        <w:left w:val="none" w:sz="0" w:space="0" w:color="auto"/>
        <w:bottom w:val="none" w:sz="0" w:space="0" w:color="auto"/>
        <w:right w:val="none" w:sz="0" w:space="0" w:color="auto"/>
      </w:divBdr>
    </w:div>
    <w:div w:id="1630743912">
      <w:bodyDiv w:val="1"/>
      <w:marLeft w:val="0"/>
      <w:marRight w:val="0"/>
      <w:marTop w:val="0"/>
      <w:marBottom w:val="0"/>
      <w:divBdr>
        <w:top w:val="none" w:sz="0" w:space="0" w:color="auto"/>
        <w:left w:val="none" w:sz="0" w:space="0" w:color="auto"/>
        <w:bottom w:val="none" w:sz="0" w:space="0" w:color="auto"/>
        <w:right w:val="none" w:sz="0" w:space="0" w:color="auto"/>
      </w:divBdr>
    </w:div>
    <w:div w:id="1783265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812EE-326D-4BE1-8397-1375EA048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8</Pages>
  <Words>27609</Words>
  <Characters>157374</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vyarani K</dc:creator>
  <cp:lastModifiedBy>Divyarani K</cp:lastModifiedBy>
  <cp:revision>29</cp:revision>
  <dcterms:created xsi:type="dcterms:W3CDTF">2023-07-20T09:37:00Z</dcterms:created>
  <dcterms:modified xsi:type="dcterms:W3CDTF">2023-07-25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ad430-8d96-3bee-9fc5-a382627415c2</vt:lpwstr>
  </property>
  <property fmtid="{D5CDD505-2E9C-101B-9397-08002B2CF9AE}" pid="4" name="Mendeley Citation Style_1">
    <vt:lpwstr>http://www.zotero.org/styles/international-journal-of-hydrogen-ener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hydrogen-energy</vt:lpwstr>
  </property>
  <property fmtid="{D5CDD505-2E9C-101B-9397-08002B2CF9AE}" pid="18" name="Mendeley Recent Style Name 6_1">
    <vt:lpwstr>International Journal of Hydrogen Ener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